
<file path=[Content_Types].xml><?xml version="1.0" encoding="utf-8"?>
<Types xmlns="http://schemas.openxmlformats.org/package/2006/content-types">
  <Default Extension="jpeg" ContentType="image/jpeg"/>
  <Default Extension="jp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026AC40" w14:textId="77777777" w:rsidR="007073B5" w:rsidRPr="00E33408" w:rsidRDefault="007073B5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  <w:bookmarkStart w:id="0" w:name="_Hlk5143585"/>
      <w:bookmarkEnd w:id="0"/>
      <w:r w:rsidRPr="00E33408">
        <w:rPr>
          <w:rFonts w:ascii="TH Sarabun New" w:hAnsi="TH Sarabun New" w:cs="TH Sarabun New"/>
          <w:noProof/>
          <w:sz w:val="32"/>
          <w:szCs w:val="32"/>
        </w:rPr>
        <w:drawing>
          <wp:inline distT="0" distB="0" distL="0" distR="0" wp14:anchorId="2BFF433C" wp14:editId="7AC3209F">
            <wp:extent cx="1017905" cy="1341120"/>
            <wp:effectExtent l="0" t="0" r="0" b="0"/>
            <wp:docPr id="4" name="รูปภาพ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17905" cy="134112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2BBECE0" w14:textId="77777777" w:rsidR="00387D49" w:rsidRPr="00E33408" w:rsidRDefault="00387D49" w:rsidP="00387D49">
      <w:pPr>
        <w:spacing w:after="0" w:line="240" w:lineRule="auto"/>
        <w:jc w:val="center"/>
        <w:rPr>
          <w:rFonts w:ascii="TH Sarabun New" w:hAnsi="TH Sarabun New" w:cs="TH Sarabun New"/>
          <w:b/>
          <w:bCs/>
          <w:sz w:val="40"/>
          <w:szCs w:val="40"/>
        </w:rPr>
      </w:pPr>
      <w:r w:rsidRPr="00E33408">
        <w:rPr>
          <w:rFonts w:ascii="TH Sarabun New" w:hAnsi="TH Sarabun New" w:cs="TH Sarabun New"/>
          <w:b/>
          <w:bCs/>
          <w:sz w:val="40"/>
          <w:szCs w:val="40"/>
          <w:cs/>
        </w:rPr>
        <w:t>รายงาน</w:t>
      </w:r>
    </w:p>
    <w:p w14:paraId="6E7B1F6B" w14:textId="77777777" w:rsidR="00387D49" w:rsidRPr="00E33408" w:rsidRDefault="00387D49" w:rsidP="00387D49">
      <w:pPr>
        <w:spacing w:after="0" w:line="240" w:lineRule="auto"/>
        <w:jc w:val="center"/>
        <w:rPr>
          <w:rFonts w:ascii="TH Sarabun New" w:hAnsi="TH Sarabun New" w:cs="TH Sarabun New"/>
          <w:b/>
          <w:bCs/>
          <w:sz w:val="40"/>
          <w:szCs w:val="40"/>
        </w:rPr>
      </w:pPr>
      <w:r w:rsidRPr="00E33408">
        <w:rPr>
          <w:rFonts w:ascii="TH Sarabun New" w:hAnsi="TH Sarabun New" w:cs="TH Sarabun New"/>
          <w:b/>
          <w:bCs/>
          <w:sz w:val="40"/>
          <w:szCs w:val="40"/>
          <w:cs/>
        </w:rPr>
        <w:t>โครงงานวิศวกรรมคอมพิวเตอร์</w:t>
      </w:r>
    </w:p>
    <w:p w14:paraId="0471481B" w14:textId="0E26BFC3" w:rsidR="00387D49" w:rsidRPr="00E33408" w:rsidRDefault="00387D49" w:rsidP="00387D49">
      <w:pPr>
        <w:spacing w:after="0" w:line="240" w:lineRule="auto"/>
        <w:jc w:val="center"/>
        <w:rPr>
          <w:rFonts w:ascii="TH Sarabun New" w:hAnsi="TH Sarabun New" w:cs="TH Sarabun New"/>
          <w:b/>
          <w:bCs/>
          <w:sz w:val="44"/>
          <w:szCs w:val="44"/>
          <w:cs/>
        </w:rPr>
      </w:pPr>
      <w:r w:rsidRPr="00E33408">
        <w:rPr>
          <w:rFonts w:ascii="TH Sarabun New" w:hAnsi="TH Sarabun New" w:cs="TH Sarabun New"/>
          <w:b/>
          <w:bCs/>
          <w:sz w:val="40"/>
          <w:szCs w:val="40"/>
          <w:cs/>
        </w:rPr>
        <w:t xml:space="preserve">เครื่องควบคุมปริมาณสารละลายอัตโนมัติ </w:t>
      </w:r>
      <w:r w:rsidRPr="00E33408">
        <w:rPr>
          <w:rFonts w:ascii="TH Sarabun New" w:hAnsi="TH Sarabun New" w:cs="TH Sarabun New"/>
          <w:b/>
          <w:bCs/>
          <w:sz w:val="44"/>
          <w:szCs w:val="44"/>
          <w:cs/>
        </w:rPr>
        <w:t>(</w:t>
      </w:r>
      <w:r w:rsidR="007F2E7C">
        <w:rPr>
          <w:rFonts w:ascii="TH Sarabun New" w:hAnsi="TH Sarabun New" w:cs="TH Sarabun New"/>
          <w:b/>
          <w:bCs/>
          <w:sz w:val="44"/>
          <w:szCs w:val="44"/>
        </w:rPr>
        <w:t>Syringe</w:t>
      </w:r>
      <w:r w:rsidRPr="00E33408">
        <w:rPr>
          <w:rFonts w:ascii="TH Sarabun New" w:hAnsi="TH Sarabun New" w:cs="TH Sarabun New"/>
          <w:b/>
          <w:bCs/>
          <w:sz w:val="44"/>
          <w:szCs w:val="44"/>
        </w:rPr>
        <w:t xml:space="preserve"> pump)</w:t>
      </w:r>
    </w:p>
    <w:p w14:paraId="08E7ED95" w14:textId="77777777" w:rsidR="00387D49" w:rsidRPr="00E33408" w:rsidRDefault="00387D49" w:rsidP="00387D49">
      <w:pPr>
        <w:spacing w:after="0" w:line="240" w:lineRule="auto"/>
        <w:jc w:val="center"/>
        <w:rPr>
          <w:rFonts w:ascii="TH Sarabun New" w:hAnsi="TH Sarabun New" w:cs="TH Sarabun New"/>
          <w:b/>
          <w:bCs/>
          <w:sz w:val="48"/>
          <w:szCs w:val="48"/>
        </w:rPr>
      </w:pPr>
    </w:p>
    <w:p w14:paraId="44922254" w14:textId="77777777" w:rsidR="00387D49" w:rsidRPr="00E33408" w:rsidRDefault="00387D49" w:rsidP="00387D49">
      <w:pPr>
        <w:spacing w:after="0" w:line="240" w:lineRule="auto"/>
        <w:jc w:val="center"/>
        <w:rPr>
          <w:rFonts w:ascii="TH Sarabun New" w:hAnsi="TH Sarabun New" w:cs="TH Sarabun New"/>
          <w:b/>
          <w:bCs/>
          <w:sz w:val="40"/>
          <w:szCs w:val="40"/>
        </w:rPr>
      </w:pPr>
    </w:p>
    <w:p w14:paraId="353BC902" w14:textId="77777777" w:rsidR="00387D49" w:rsidRPr="00E33408" w:rsidRDefault="00387D49" w:rsidP="00387D49">
      <w:pPr>
        <w:spacing w:after="0" w:line="240" w:lineRule="auto"/>
        <w:jc w:val="center"/>
        <w:rPr>
          <w:rFonts w:ascii="TH Sarabun New" w:eastAsia="Calibri" w:hAnsi="TH Sarabun New" w:cs="TH Sarabun New"/>
          <w:b/>
          <w:bCs/>
          <w:sz w:val="36"/>
          <w:szCs w:val="36"/>
        </w:rPr>
      </w:pPr>
    </w:p>
    <w:p w14:paraId="519B190F" w14:textId="77777777" w:rsidR="00387D49" w:rsidRPr="00E33408" w:rsidRDefault="00387D49" w:rsidP="00387D49">
      <w:pPr>
        <w:spacing w:after="0" w:line="240" w:lineRule="auto"/>
        <w:jc w:val="center"/>
        <w:rPr>
          <w:rFonts w:ascii="TH Sarabun New" w:eastAsia="Calibri" w:hAnsi="TH Sarabun New" w:cs="TH Sarabun New"/>
          <w:b/>
          <w:bCs/>
          <w:sz w:val="36"/>
          <w:szCs w:val="36"/>
        </w:rPr>
      </w:pPr>
    </w:p>
    <w:p w14:paraId="461D2B4B" w14:textId="77777777" w:rsidR="00387D49" w:rsidRPr="00E33408" w:rsidRDefault="00387D49" w:rsidP="00387D49">
      <w:pPr>
        <w:spacing w:after="0" w:line="240" w:lineRule="auto"/>
        <w:rPr>
          <w:rFonts w:ascii="TH Sarabun New" w:eastAsia="Calibri" w:hAnsi="TH Sarabun New" w:cs="TH Sarabun New"/>
          <w:b/>
          <w:bCs/>
          <w:sz w:val="36"/>
          <w:szCs w:val="36"/>
        </w:rPr>
      </w:pPr>
    </w:p>
    <w:p w14:paraId="6812A3BA" w14:textId="77777777" w:rsidR="00387D49" w:rsidRPr="00E33408" w:rsidRDefault="00387D49" w:rsidP="00387D49">
      <w:pPr>
        <w:spacing w:after="0" w:line="240" w:lineRule="auto"/>
        <w:jc w:val="center"/>
        <w:rPr>
          <w:rFonts w:ascii="TH Sarabun New" w:eastAsia="Calibri" w:hAnsi="TH Sarabun New" w:cs="TH Sarabun New"/>
          <w:b/>
          <w:bCs/>
          <w:sz w:val="36"/>
          <w:szCs w:val="36"/>
          <w:cs/>
        </w:rPr>
      </w:pPr>
      <w:r w:rsidRPr="00E33408">
        <w:rPr>
          <w:rFonts w:ascii="TH Sarabun New" w:eastAsia="Calibri" w:hAnsi="TH Sarabun New" w:cs="TH Sarabun New"/>
          <w:b/>
          <w:bCs/>
          <w:sz w:val="36"/>
          <w:szCs w:val="36"/>
          <w:cs/>
        </w:rPr>
        <w:t>นาย ไกรสร มีกุล</w:t>
      </w:r>
    </w:p>
    <w:p w14:paraId="2E1FFB5A" w14:textId="77777777" w:rsidR="00387D49" w:rsidRPr="00E33408" w:rsidRDefault="00387D49" w:rsidP="00387D49">
      <w:pPr>
        <w:spacing w:after="0" w:line="240" w:lineRule="auto"/>
        <w:jc w:val="center"/>
        <w:rPr>
          <w:rFonts w:ascii="TH Sarabun New" w:eastAsia="Calibri" w:hAnsi="TH Sarabun New" w:cs="TH Sarabun New"/>
          <w:b/>
          <w:bCs/>
          <w:sz w:val="36"/>
          <w:szCs w:val="36"/>
        </w:rPr>
      </w:pPr>
    </w:p>
    <w:p w14:paraId="1BFA6AF0" w14:textId="77777777" w:rsidR="00387D49" w:rsidRPr="00E33408" w:rsidRDefault="00387D49" w:rsidP="00387D49">
      <w:pPr>
        <w:spacing w:after="0" w:line="240" w:lineRule="auto"/>
        <w:rPr>
          <w:rFonts w:ascii="TH Sarabun New" w:eastAsia="Calibri" w:hAnsi="TH Sarabun New" w:cs="TH Sarabun New"/>
          <w:b/>
          <w:bCs/>
          <w:sz w:val="36"/>
          <w:szCs w:val="36"/>
        </w:rPr>
      </w:pPr>
    </w:p>
    <w:p w14:paraId="70E53859" w14:textId="77777777" w:rsidR="00387D49" w:rsidRPr="00E33408" w:rsidRDefault="00387D49" w:rsidP="00387D49">
      <w:pPr>
        <w:spacing w:after="0" w:line="240" w:lineRule="auto"/>
        <w:rPr>
          <w:rFonts w:ascii="TH Sarabun New" w:eastAsia="Calibri" w:hAnsi="TH Sarabun New" w:cs="TH Sarabun New"/>
          <w:b/>
          <w:bCs/>
          <w:sz w:val="36"/>
          <w:szCs w:val="36"/>
        </w:rPr>
      </w:pPr>
    </w:p>
    <w:p w14:paraId="24AFB342" w14:textId="77777777" w:rsidR="00387D49" w:rsidRPr="00E33408" w:rsidRDefault="00387D49" w:rsidP="00387D49">
      <w:pPr>
        <w:spacing w:after="0" w:line="240" w:lineRule="auto"/>
        <w:rPr>
          <w:rFonts w:ascii="TH Sarabun New" w:eastAsia="Calibri" w:hAnsi="TH Sarabun New" w:cs="TH Sarabun New"/>
          <w:b/>
          <w:bCs/>
          <w:sz w:val="36"/>
          <w:szCs w:val="36"/>
        </w:rPr>
      </w:pPr>
    </w:p>
    <w:p w14:paraId="037CA773" w14:textId="77777777" w:rsidR="00387D49" w:rsidRPr="00E33408" w:rsidRDefault="00387D49" w:rsidP="00387D49">
      <w:pPr>
        <w:spacing w:after="0" w:line="240" w:lineRule="auto"/>
        <w:rPr>
          <w:rFonts w:ascii="TH Sarabun New" w:eastAsia="Calibri" w:hAnsi="TH Sarabun New" w:cs="TH Sarabun New"/>
          <w:b/>
          <w:bCs/>
          <w:sz w:val="36"/>
          <w:szCs w:val="36"/>
        </w:rPr>
      </w:pPr>
    </w:p>
    <w:p w14:paraId="761A1D26" w14:textId="77777777" w:rsidR="00387D49" w:rsidRPr="00E33408" w:rsidRDefault="00387D49" w:rsidP="00387D49">
      <w:pPr>
        <w:spacing w:after="0" w:line="240" w:lineRule="auto"/>
        <w:rPr>
          <w:rFonts w:ascii="TH Sarabun New" w:eastAsia="Calibri" w:hAnsi="TH Sarabun New" w:cs="TH Sarabun New"/>
          <w:b/>
          <w:bCs/>
          <w:sz w:val="36"/>
          <w:szCs w:val="36"/>
        </w:rPr>
      </w:pPr>
    </w:p>
    <w:p w14:paraId="5B27F92A" w14:textId="77777777" w:rsidR="00387D49" w:rsidRPr="00E33408" w:rsidRDefault="00387D49" w:rsidP="00387D49">
      <w:pPr>
        <w:spacing w:after="0" w:line="240" w:lineRule="auto"/>
        <w:rPr>
          <w:rFonts w:ascii="TH Sarabun New" w:eastAsia="Calibri" w:hAnsi="TH Sarabun New" w:cs="TH Sarabun New"/>
          <w:b/>
          <w:bCs/>
          <w:sz w:val="36"/>
          <w:szCs w:val="36"/>
        </w:rPr>
      </w:pPr>
    </w:p>
    <w:p w14:paraId="60308A4B" w14:textId="62DD3430" w:rsidR="00387D49" w:rsidRPr="00E33408" w:rsidRDefault="00387D49" w:rsidP="00387D49">
      <w:pPr>
        <w:spacing w:after="0" w:line="240" w:lineRule="auto"/>
        <w:rPr>
          <w:rFonts w:ascii="TH Sarabun New" w:eastAsia="Calibri" w:hAnsi="TH Sarabun New" w:cs="TH Sarabun New"/>
          <w:b/>
          <w:bCs/>
          <w:sz w:val="36"/>
          <w:szCs w:val="36"/>
        </w:rPr>
      </w:pPr>
      <w:r w:rsidRPr="00E33408">
        <w:rPr>
          <w:rFonts w:ascii="TH Sarabun New" w:eastAsia="Calibri" w:hAnsi="TH Sarabun New" w:cs="TH Sarabun New"/>
          <w:b/>
          <w:bCs/>
          <w:sz w:val="36"/>
          <w:szCs w:val="36"/>
          <w:cs/>
        </w:rPr>
        <w:t>โครงงานนี้เป็นส่วนหนึ่งของการศึกษา ตามหลักสูตรปริญญาวิศวกรรมศาสตรบัณฑิต</w:t>
      </w:r>
    </w:p>
    <w:p w14:paraId="41363CD5" w14:textId="77777777" w:rsidR="00387D49" w:rsidRPr="00E33408" w:rsidRDefault="00387D49" w:rsidP="00387D49">
      <w:pPr>
        <w:spacing w:after="0" w:line="240" w:lineRule="auto"/>
        <w:jc w:val="center"/>
        <w:rPr>
          <w:rFonts w:ascii="TH Sarabun New" w:eastAsia="Times New Roman" w:hAnsi="TH Sarabun New" w:cs="TH Sarabun New"/>
          <w:b/>
          <w:bCs/>
          <w:sz w:val="36"/>
          <w:szCs w:val="36"/>
        </w:rPr>
      </w:pPr>
      <w:r w:rsidRPr="00E33408">
        <w:rPr>
          <w:rFonts w:ascii="TH Sarabun New" w:eastAsia="Calibri" w:hAnsi="TH Sarabun New" w:cs="TH Sarabun New"/>
          <w:b/>
          <w:bCs/>
          <w:sz w:val="36"/>
          <w:szCs w:val="36"/>
          <w:cs/>
        </w:rPr>
        <w:t>สาขาวิชาวิศวกรรมคอมพิวเตอร์</w:t>
      </w:r>
      <w:r w:rsidRPr="00E33408">
        <w:rPr>
          <w:rFonts w:ascii="TH Sarabun New" w:eastAsia="Times New Roman" w:hAnsi="TH Sarabun New" w:cs="TH Sarabun New"/>
          <w:b/>
          <w:bCs/>
          <w:sz w:val="36"/>
          <w:szCs w:val="36"/>
          <w:cs/>
        </w:rPr>
        <w:t xml:space="preserve">  มหาวิทยาลัยนครพนม</w:t>
      </w:r>
    </w:p>
    <w:p w14:paraId="58C88C32" w14:textId="77777777" w:rsidR="00387D49" w:rsidRPr="00E33408" w:rsidRDefault="00387D49" w:rsidP="00387D49">
      <w:pPr>
        <w:spacing w:after="0" w:line="240" w:lineRule="auto"/>
        <w:jc w:val="center"/>
        <w:rPr>
          <w:rFonts w:ascii="TH Sarabun New" w:eastAsia="Times New Roman" w:hAnsi="TH Sarabun New" w:cs="TH Sarabun New"/>
          <w:b/>
          <w:bCs/>
          <w:sz w:val="36"/>
          <w:szCs w:val="36"/>
          <w:cs/>
        </w:rPr>
      </w:pPr>
      <w:r w:rsidRPr="00E33408">
        <w:rPr>
          <w:rFonts w:ascii="TH Sarabun New" w:eastAsia="Times New Roman" w:hAnsi="TH Sarabun New" w:cs="TH Sarabun New"/>
          <w:b/>
          <w:bCs/>
          <w:sz w:val="36"/>
          <w:szCs w:val="36"/>
          <w:cs/>
        </w:rPr>
        <w:t xml:space="preserve">ปีการศึกษา </w:t>
      </w:r>
      <w:r w:rsidRPr="00E33408">
        <w:rPr>
          <w:rFonts w:ascii="TH Sarabun New" w:eastAsia="Times New Roman" w:hAnsi="TH Sarabun New" w:cs="TH Sarabun New"/>
          <w:b/>
          <w:bCs/>
          <w:sz w:val="36"/>
          <w:szCs w:val="36"/>
        </w:rPr>
        <w:t>2561</w:t>
      </w:r>
    </w:p>
    <w:p w14:paraId="20B74BAF" w14:textId="77777777" w:rsidR="00387D49" w:rsidRPr="00E33408" w:rsidRDefault="00387D49" w:rsidP="00387D49">
      <w:pPr>
        <w:spacing w:after="0" w:line="240" w:lineRule="auto"/>
        <w:jc w:val="center"/>
        <w:rPr>
          <w:rFonts w:ascii="TH Sarabun New" w:eastAsia="Times New Roman" w:hAnsi="TH Sarabun New" w:cs="TH Sarabun New"/>
          <w:b/>
          <w:bCs/>
          <w:sz w:val="36"/>
          <w:szCs w:val="36"/>
        </w:rPr>
      </w:pPr>
      <w:r w:rsidRPr="00E33408">
        <w:rPr>
          <w:rFonts w:ascii="TH Sarabun New" w:eastAsia="Times New Roman" w:hAnsi="TH Sarabun New" w:cs="TH Sarabun New"/>
          <w:b/>
          <w:bCs/>
          <w:sz w:val="36"/>
          <w:szCs w:val="36"/>
          <w:cs/>
        </w:rPr>
        <w:t>ลิขสิทธิ์เป็นของมหาวิทยาลัยนครพนม</w:t>
      </w:r>
    </w:p>
    <w:p w14:paraId="291E7030" w14:textId="77777777" w:rsidR="00387D49" w:rsidRPr="00E33408" w:rsidRDefault="00387D49" w:rsidP="00CC1F9C">
      <w:pPr>
        <w:autoSpaceDE w:val="0"/>
        <w:autoSpaceDN w:val="0"/>
        <w:adjustRightInd w:val="0"/>
        <w:spacing w:after="0" w:line="240" w:lineRule="auto"/>
        <w:ind w:left="720"/>
        <w:rPr>
          <w:rFonts w:ascii="TH Sarabun New" w:eastAsia="Times New Roman" w:hAnsi="TH Sarabun New" w:cs="TH Sarabun New"/>
          <w:b/>
          <w:bCs/>
          <w:sz w:val="32"/>
          <w:szCs w:val="32"/>
        </w:rPr>
      </w:pPr>
    </w:p>
    <w:p w14:paraId="4E7BAE7F" w14:textId="40742949" w:rsidR="00CC1F9C" w:rsidRPr="00E33408" w:rsidRDefault="007073B5" w:rsidP="00CC1F9C">
      <w:pPr>
        <w:autoSpaceDE w:val="0"/>
        <w:autoSpaceDN w:val="0"/>
        <w:adjustRightInd w:val="0"/>
        <w:spacing w:after="0" w:line="240" w:lineRule="auto"/>
        <w:ind w:left="720"/>
        <w:rPr>
          <w:rFonts w:ascii="TH Sarabun New" w:eastAsia="Calibri" w:hAnsi="TH Sarabun New" w:cs="TH Sarabun New"/>
          <w:color w:val="000000"/>
          <w:sz w:val="32"/>
          <w:szCs w:val="32"/>
        </w:rPr>
      </w:pPr>
      <w:r w:rsidRPr="00E33408">
        <w:rPr>
          <w:rFonts w:ascii="TH Sarabun New" w:eastAsia="Calibri" w:hAnsi="TH Sarabun New" w:cs="TH Sarabun New"/>
          <w:color w:val="000000"/>
          <w:sz w:val="32"/>
          <w:szCs w:val="32"/>
          <w:cs/>
        </w:rPr>
        <w:lastRenderedPageBreak/>
        <w:t xml:space="preserve">ไกรสร มีกุล </w:t>
      </w:r>
      <w:r w:rsidRPr="00E33408">
        <w:rPr>
          <w:rFonts w:ascii="TH Sarabun New" w:eastAsia="Calibri" w:hAnsi="TH Sarabun New" w:cs="TH Sarabun New"/>
          <w:color w:val="000000"/>
          <w:sz w:val="32"/>
          <w:szCs w:val="32"/>
        </w:rPr>
        <w:t>2562</w:t>
      </w:r>
      <w:bookmarkStart w:id="1" w:name="_Hlk5051306"/>
      <w:r w:rsidRPr="00E33408">
        <w:rPr>
          <w:rFonts w:ascii="TH Sarabun New" w:eastAsia="Calibri" w:hAnsi="TH Sarabun New" w:cs="TH Sarabun New"/>
          <w:color w:val="000000"/>
          <w:sz w:val="32"/>
          <w:szCs w:val="32"/>
        </w:rPr>
        <w:t xml:space="preserve">: </w:t>
      </w:r>
      <w:r w:rsidRPr="00E33408">
        <w:rPr>
          <w:rFonts w:ascii="TH Sarabun New" w:eastAsia="Calibri" w:hAnsi="TH Sarabun New" w:cs="TH Sarabun New"/>
          <w:b/>
          <w:bCs/>
          <w:color w:val="000000"/>
          <w:sz w:val="32"/>
          <w:szCs w:val="32"/>
          <w:cs/>
        </w:rPr>
        <w:t>เครื่องควบคุมปริมาณสารละลายอัตโนมัติ (</w:t>
      </w:r>
      <w:r w:rsidR="00CC1F9C" w:rsidRPr="00E33408">
        <w:rPr>
          <w:rFonts w:ascii="TH Sarabun New" w:hAnsi="TH Sarabun New" w:cs="TH Sarabun New"/>
          <w:b/>
          <w:bCs/>
          <w:sz w:val="32"/>
          <w:szCs w:val="32"/>
        </w:rPr>
        <w:t>Syringe Pump</w:t>
      </w:r>
      <w:r w:rsidRPr="00E33408">
        <w:rPr>
          <w:rFonts w:ascii="TH Sarabun New" w:eastAsia="Calibri" w:hAnsi="TH Sarabun New" w:cs="TH Sarabun New"/>
          <w:b/>
          <w:bCs/>
          <w:color w:val="000000"/>
          <w:sz w:val="32"/>
          <w:szCs w:val="32"/>
        </w:rPr>
        <w:t>)</w:t>
      </w:r>
      <w:bookmarkEnd w:id="1"/>
    </w:p>
    <w:p w14:paraId="2063C923" w14:textId="5F6F5E26" w:rsidR="007073B5" w:rsidRPr="00E33408" w:rsidRDefault="007073B5" w:rsidP="00CC1F9C">
      <w:pPr>
        <w:autoSpaceDE w:val="0"/>
        <w:autoSpaceDN w:val="0"/>
        <w:adjustRightInd w:val="0"/>
        <w:spacing w:after="0" w:line="240" w:lineRule="auto"/>
        <w:ind w:left="720"/>
        <w:rPr>
          <w:rFonts w:ascii="TH Sarabun New" w:eastAsia="Calibri" w:hAnsi="TH Sarabun New" w:cs="TH Sarabun New"/>
          <w:color w:val="000000"/>
          <w:sz w:val="32"/>
          <w:szCs w:val="32"/>
        </w:rPr>
      </w:pPr>
      <w:r w:rsidRPr="00E33408">
        <w:rPr>
          <w:rFonts w:ascii="TH Sarabun New" w:eastAsia="Calibri" w:hAnsi="TH Sarabun New" w:cs="TH Sarabun New"/>
          <w:color w:val="000000"/>
          <w:sz w:val="32"/>
          <w:szCs w:val="32"/>
          <w:cs/>
        </w:rPr>
        <w:t xml:space="preserve">ปริญญาวิศวกรรมศาสตรบัณฑิต (วิศวกรรมคอมพิวเตอร์) </w:t>
      </w:r>
      <w:bookmarkStart w:id="2" w:name="_Hlk5051474"/>
      <w:r w:rsidRPr="00E33408">
        <w:rPr>
          <w:rFonts w:ascii="TH Sarabun New" w:eastAsia="Calibri" w:hAnsi="TH Sarabun New" w:cs="TH Sarabun New"/>
          <w:color w:val="000000"/>
          <w:sz w:val="32"/>
          <w:szCs w:val="32"/>
          <w:cs/>
        </w:rPr>
        <w:t xml:space="preserve">สาขาวิชาวิศวกรรมคอมพิวเตอร์ </w:t>
      </w:r>
      <w:bookmarkEnd w:id="2"/>
    </w:p>
    <w:p w14:paraId="2BD57DE1" w14:textId="651A8ECF" w:rsidR="007073B5" w:rsidRPr="00E33408" w:rsidRDefault="007073B5" w:rsidP="00CC1F9C">
      <w:pPr>
        <w:autoSpaceDE w:val="0"/>
        <w:autoSpaceDN w:val="0"/>
        <w:adjustRightInd w:val="0"/>
        <w:spacing w:after="0" w:line="240" w:lineRule="auto"/>
        <w:ind w:left="720"/>
        <w:rPr>
          <w:rFonts w:ascii="TH Sarabun New" w:eastAsia="Calibri" w:hAnsi="TH Sarabun New" w:cs="TH Sarabun New"/>
          <w:color w:val="000000"/>
          <w:sz w:val="32"/>
          <w:szCs w:val="32"/>
        </w:rPr>
      </w:pPr>
      <w:r w:rsidRPr="00E33408">
        <w:rPr>
          <w:rFonts w:ascii="TH Sarabun New" w:eastAsia="Calibri" w:hAnsi="TH Sarabun New" w:cs="TH Sarabun New"/>
          <w:color w:val="000000"/>
          <w:sz w:val="32"/>
          <w:szCs w:val="32"/>
          <w:cs/>
        </w:rPr>
        <w:t>มหาวิทยาลัยนครพนม อาจารย์ที่ปรึกษา</w:t>
      </w:r>
      <w:r w:rsidR="00BC3C4B" w:rsidRPr="00E33408">
        <w:rPr>
          <w:rFonts w:ascii="TH Sarabun New" w:eastAsia="Calibri" w:hAnsi="TH Sarabun New" w:cs="TH Sarabun New"/>
          <w:color w:val="000000"/>
          <w:sz w:val="32"/>
          <w:szCs w:val="32"/>
        </w:rPr>
        <w:t>:</w:t>
      </w:r>
      <w:r w:rsidRPr="00E33408">
        <w:rPr>
          <w:rFonts w:ascii="TH Sarabun New" w:eastAsia="Calibri" w:hAnsi="TH Sarabun New" w:cs="TH Sarabun New"/>
          <w:color w:val="000000"/>
          <w:sz w:val="32"/>
          <w:szCs w:val="32"/>
          <w:cs/>
        </w:rPr>
        <w:t xml:space="preserve"> </w:t>
      </w:r>
      <w:r w:rsidR="00BC3C4B" w:rsidRPr="00E33408">
        <w:rPr>
          <w:rFonts w:ascii="TH Sarabun New" w:eastAsia="Calibri" w:hAnsi="TH Sarabun New" w:cs="TH Sarabun New"/>
          <w:color w:val="000000"/>
          <w:sz w:val="32"/>
          <w:szCs w:val="32"/>
          <w:cs/>
        </w:rPr>
        <w:t>ผู้ช่วยศาสตราจารย์ ดร. คมกฤษณ์ ชูเรือง</w:t>
      </w:r>
    </w:p>
    <w:p w14:paraId="2397E145" w14:textId="77777777" w:rsidR="00F71A70" w:rsidRPr="00E33408" w:rsidRDefault="00F71A70" w:rsidP="00CC1F9C">
      <w:pPr>
        <w:spacing w:after="0" w:line="240" w:lineRule="auto"/>
        <w:rPr>
          <w:rFonts w:ascii="TH Sarabun New" w:eastAsia="Calibri" w:hAnsi="TH Sarabun New" w:cs="TH Sarabun New"/>
          <w:b/>
          <w:bCs/>
          <w:color w:val="000000"/>
          <w:sz w:val="32"/>
          <w:szCs w:val="32"/>
          <w:cs/>
        </w:rPr>
      </w:pPr>
      <w:r w:rsidRPr="00E33408">
        <w:rPr>
          <w:rFonts w:ascii="TH Sarabun New" w:eastAsia="Calibri" w:hAnsi="TH Sarabun New" w:cs="TH Sarabun New"/>
          <w:b/>
          <w:bCs/>
          <w:color w:val="000000"/>
          <w:sz w:val="32"/>
          <w:szCs w:val="32"/>
          <w:cs/>
        </w:rPr>
        <w:br w:type="page"/>
      </w:r>
    </w:p>
    <w:p w14:paraId="6EEC53E7" w14:textId="77777777" w:rsidR="005D445E" w:rsidRPr="00E33408" w:rsidRDefault="007073B5" w:rsidP="005D445E">
      <w:pPr>
        <w:autoSpaceDE w:val="0"/>
        <w:autoSpaceDN w:val="0"/>
        <w:adjustRightInd w:val="0"/>
        <w:spacing w:after="0" w:line="240" w:lineRule="auto"/>
        <w:jc w:val="center"/>
        <w:rPr>
          <w:rFonts w:ascii="TH Sarabun New" w:eastAsia="Calibri" w:hAnsi="TH Sarabun New" w:cs="TH Sarabun New"/>
          <w:color w:val="000000"/>
          <w:sz w:val="32"/>
          <w:szCs w:val="32"/>
        </w:rPr>
      </w:pPr>
      <w:r w:rsidRPr="00E33408">
        <w:rPr>
          <w:rFonts w:ascii="TH Sarabun New" w:eastAsia="Calibri" w:hAnsi="TH Sarabun New" w:cs="TH Sarabun New"/>
          <w:b/>
          <w:bCs/>
          <w:color w:val="000000"/>
          <w:sz w:val="32"/>
          <w:szCs w:val="32"/>
          <w:cs/>
        </w:rPr>
        <w:lastRenderedPageBreak/>
        <w:t>บทคัดย่อ</w:t>
      </w:r>
    </w:p>
    <w:p w14:paraId="0ACE4634" w14:textId="77777777" w:rsidR="005D445E" w:rsidRPr="00E33408" w:rsidRDefault="005D445E">
      <w:pPr>
        <w:rPr>
          <w:rFonts w:ascii="TH Sarabun New" w:eastAsia="Calibri" w:hAnsi="TH Sarabun New" w:cs="TH Sarabun New"/>
          <w:color w:val="000000"/>
          <w:sz w:val="32"/>
          <w:szCs w:val="32"/>
        </w:rPr>
      </w:pPr>
      <w:r w:rsidRPr="00E33408">
        <w:rPr>
          <w:rFonts w:ascii="TH Sarabun New" w:eastAsia="Calibri" w:hAnsi="TH Sarabun New" w:cs="TH Sarabun New"/>
          <w:color w:val="000000"/>
          <w:sz w:val="32"/>
          <w:szCs w:val="32"/>
        </w:rPr>
        <w:br w:type="page"/>
      </w:r>
    </w:p>
    <w:p w14:paraId="45FE0AD4" w14:textId="7B5BC62A" w:rsidR="003E1B8F" w:rsidRPr="00E33408" w:rsidRDefault="005D445E" w:rsidP="005D445E">
      <w:pPr>
        <w:autoSpaceDE w:val="0"/>
        <w:autoSpaceDN w:val="0"/>
        <w:adjustRightInd w:val="0"/>
        <w:spacing w:after="0" w:line="240" w:lineRule="auto"/>
        <w:jc w:val="center"/>
        <w:rPr>
          <w:rFonts w:ascii="TH Sarabun New" w:eastAsia="Calibri" w:hAnsi="TH Sarabun New" w:cs="TH Sarabun New"/>
          <w:color w:val="000000"/>
          <w:sz w:val="32"/>
          <w:szCs w:val="32"/>
          <w:cs/>
        </w:rPr>
      </w:pPr>
      <w:r w:rsidRPr="00E33408">
        <w:rPr>
          <w:rFonts w:ascii="TH Sarabun New" w:eastAsia="Calibri" w:hAnsi="TH Sarabun New" w:cs="TH Sarabun New"/>
          <w:b/>
          <w:bCs/>
          <w:color w:val="000000"/>
          <w:sz w:val="32"/>
          <w:szCs w:val="32"/>
        </w:rPr>
        <w:lastRenderedPageBreak/>
        <w:t>Abstract</w:t>
      </w:r>
    </w:p>
    <w:p w14:paraId="6E8382C9" w14:textId="77777777" w:rsidR="007073B5" w:rsidRPr="00E33408" w:rsidRDefault="007073B5" w:rsidP="00CC1F9C">
      <w:pPr>
        <w:autoSpaceDE w:val="0"/>
        <w:autoSpaceDN w:val="0"/>
        <w:adjustRightInd w:val="0"/>
        <w:spacing w:after="0" w:line="240" w:lineRule="auto"/>
        <w:rPr>
          <w:rFonts w:ascii="TH Sarabun New" w:eastAsia="Calibri" w:hAnsi="TH Sarabun New" w:cs="TH Sarabun New"/>
          <w:color w:val="000000"/>
          <w:sz w:val="32"/>
          <w:szCs w:val="32"/>
        </w:rPr>
      </w:pPr>
    </w:p>
    <w:p w14:paraId="463D5420" w14:textId="77777777" w:rsidR="007073B5" w:rsidRPr="00E33408" w:rsidRDefault="007073B5" w:rsidP="00CC1F9C">
      <w:pPr>
        <w:autoSpaceDE w:val="0"/>
        <w:autoSpaceDN w:val="0"/>
        <w:adjustRightInd w:val="0"/>
        <w:spacing w:after="0" w:line="240" w:lineRule="auto"/>
        <w:rPr>
          <w:rFonts w:ascii="TH Sarabun New" w:eastAsia="Calibri" w:hAnsi="TH Sarabun New" w:cs="TH Sarabun New"/>
          <w:color w:val="000000"/>
          <w:sz w:val="32"/>
          <w:szCs w:val="32"/>
        </w:rPr>
      </w:pPr>
    </w:p>
    <w:p w14:paraId="39D13A40" w14:textId="77777777" w:rsidR="007073B5" w:rsidRPr="00E33408" w:rsidRDefault="007073B5" w:rsidP="00CC1F9C">
      <w:pPr>
        <w:autoSpaceDE w:val="0"/>
        <w:autoSpaceDN w:val="0"/>
        <w:adjustRightInd w:val="0"/>
        <w:spacing w:after="0" w:line="240" w:lineRule="auto"/>
        <w:rPr>
          <w:rFonts w:ascii="TH Sarabun New" w:eastAsia="Calibri" w:hAnsi="TH Sarabun New" w:cs="TH Sarabun New"/>
          <w:color w:val="000000"/>
          <w:sz w:val="32"/>
          <w:szCs w:val="32"/>
        </w:rPr>
      </w:pPr>
    </w:p>
    <w:p w14:paraId="2AB46EEF" w14:textId="77777777" w:rsidR="007073B5" w:rsidRPr="00E33408" w:rsidRDefault="007073B5" w:rsidP="00CC1F9C">
      <w:pPr>
        <w:autoSpaceDE w:val="0"/>
        <w:autoSpaceDN w:val="0"/>
        <w:adjustRightInd w:val="0"/>
        <w:spacing w:after="0" w:line="240" w:lineRule="auto"/>
        <w:rPr>
          <w:rFonts w:ascii="TH Sarabun New" w:eastAsia="Calibri" w:hAnsi="TH Sarabun New" w:cs="TH Sarabun New"/>
          <w:color w:val="000000"/>
          <w:sz w:val="32"/>
          <w:szCs w:val="32"/>
        </w:rPr>
      </w:pPr>
    </w:p>
    <w:p w14:paraId="67109DD0" w14:textId="77777777" w:rsidR="007073B5" w:rsidRPr="00E33408" w:rsidRDefault="007073B5" w:rsidP="00CC1F9C">
      <w:pPr>
        <w:autoSpaceDE w:val="0"/>
        <w:autoSpaceDN w:val="0"/>
        <w:adjustRightInd w:val="0"/>
        <w:spacing w:after="0" w:line="240" w:lineRule="auto"/>
        <w:rPr>
          <w:rFonts w:ascii="TH Sarabun New" w:eastAsia="Calibri" w:hAnsi="TH Sarabun New" w:cs="TH Sarabun New"/>
          <w:color w:val="000000"/>
          <w:sz w:val="32"/>
          <w:szCs w:val="32"/>
        </w:rPr>
      </w:pPr>
    </w:p>
    <w:p w14:paraId="03833059" w14:textId="77777777" w:rsidR="007073B5" w:rsidRPr="00E33408" w:rsidRDefault="007073B5" w:rsidP="00CC1F9C">
      <w:pPr>
        <w:autoSpaceDE w:val="0"/>
        <w:autoSpaceDN w:val="0"/>
        <w:adjustRightInd w:val="0"/>
        <w:spacing w:after="0" w:line="240" w:lineRule="auto"/>
        <w:rPr>
          <w:rFonts w:ascii="TH Sarabun New" w:eastAsia="Calibri" w:hAnsi="TH Sarabun New" w:cs="TH Sarabun New"/>
          <w:color w:val="000000"/>
          <w:sz w:val="32"/>
          <w:szCs w:val="32"/>
        </w:rPr>
      </w:pPr>
    </w:p>
    <w:p w14:paraId="5AE27C81" w14:textId="77777777" w:rsidR="007073B5" w:rsidRPr="00E33408" w:rsidRDefault="007073B5" w:rsidP="00CC1F9C">
      <w:pPr>
        <w:autoSpaceDE w:val="0"/>
        <w:autoSpaceDN w:val="0"/>
        <w:adjustRightInd w:val="0"/>
        <w:spacing w:after="0" w:line="240" w:lineRule="auto"/>
        <w:rPr>
          <w:rFonts w:ascii="TH Sarabun New" w:eastAsia="Calibri" w:hAnsi="TH Sarabun New" w:cs="TH Sarabun New"/>
          <w:color w:val="000000"/>
          <w:sz w:val="32"/>
          <w:szCs w:val="32"/>
        </w:rPr>
      </w:pPr>
    </w:p>
    <w:p w14:paraId="3DCF4737" w14:textId="77777777" w:rsidR="007073B5" w:rsidRPr="00E33408" w:rsidRDefault="007073B5" w:rsidP="00CC1F9C">
      <w:pPr>
        <w:autoSpaceDE w:val="0"/>
        <w:autoSpaceDN w:val="0"/>
        <w:adjustRightInd w:val="0"/>
        <w:spacing w:after="0" w:line="240" w:lineRule="auto"/>
        <w:rPr>
          <w:rFonts w:ascii="TH Sarabun New" w:eastAsia="Calibri" w:hAnsi="TH Sarabun New" w:cs="TH Sarabun New"/>
          <w:color w:val="000000"/>
          <w:sz w:val="32"/>
          <w:szCs w:val="32"/>
        </w:rPr>
      </w:pPr>
    </w:p>
    <w:p w14:paraId="53EBE777" w14:textId="77777777" w:rsidR="007073B5" w:rsidRPr="00E33408" w:rsidRDefault="007073B5" w:rsidP="00CC1F9C">
      <w:pPr>
        <w:autoSpaceDE w:val="0"/>
        <w:autoSpaceDN w:val="0"/>
        <w:adjustRightInd w:val="0"/>
        <w:spacing w:after="0" w:line="240" w:lineRule="auto"/>
        <w:rPr>
          <w:rFonts w:ascii="TH Sarabun New" w:eastAsia="Calibri" w:hAnsi="TH Sarabun New" w:cs="TH Sarabun New"/>
          <w:color w:val="000000"/>
          <w:sz w:val="32"/>
          <w:szCs w:val="32"/>
        </w:rPr>
      </w:pPr>
    </w:p>
    <w:p w14:paraId="1C1B9BF2" w14:textId="77777777" w:rsidR="007073B5" w:rsidRPr="00E33408" w:rsidRDefault="007073B5" w:rsidP="00CC1F9C">
      <w:pPr>
        <w:autoSpaceDE w:val="0"/>
        <w:autoSpaceDN w:val="0"/>
        <w:adjustRightInd w:val="0"/>
        <w:spacing w:after="0" w:line="240" w:lineRule="auto"/>
        <w:rPr>
          <w:rFonts w:ascii="TH Sarabun New" w:eastAsia="Calibri" w:hAnsi="TH Sarabun New" w:cs="TH Sarabun New"/>
          <w:color w:val="000000"/>
          <w:sz w:val="32"/>
          <w:szCs w:val="32"/>
        </w:rPr>
      </w:pPr>
    </w:p>
    <w:p w14:paraId="6A3A52FA" w14:textId="77777777" w:rsidR="007073B5" w:rsidRPr="00E33408" w:rsidRDefault="007073B5" w:rsidP="00CC1F9C">
      <w:pPr>
        <w:autoSpaceDE w:val="0"/>
        <w:autoSpaceDN w:val="0"/>
        <w:adjustRightInd w:val="0"/>
        <w:spacing w:after="0" w:line="240" w:lineRule="auto"/>
        <w:rPr>
          <w:rFonts w:ascii="TH Sarabun New" w:eastAsia="Calibri" w:hAnsi="TH Sarabun New" w:cs="TH Sarabun New"/>
          <w:color w:val="000000"/>
          <w:sz w:val="32"/>
          <w:szCs w:val="32"/>
        </w:rPr>
      </w:pPr>
    </w:p>
    <w:p w14:paraId="5A8E2646" w14:textId="77777777" w:rsidR="007073B5" w:rsidRPr="00E33408" w:rsidRDefault="007073B5" w:rsidP="00CC1F9C">
      <w:pPr>
        <w:autoSpaceDE w:val="0"/>
        <w:autoSpaceDN w:val="0"/>
        <w:adjustRightInd w:val="0"/>
        <w:spacing w:after="0" w:line="240" w:lineRule="auto"/>
        <w:rPr>
          <w:rFonts w:ascii="TH Sarabun New" w:eastAsia="Calibri" w:hAnsi="TH Sarabun New" w:cs="TH Sarabun New"/>
          <w:color w:val="000000"/>
          <w:sz w:val="32"/>
          <w:szCs w:val="32"/>
        </w:rPr>
      </w:pPr>
    </w:p>
    <w:p w14:paraId="1A5F2306" w14:textId="77777777" w:rsidR="007073B5" w:rsidRPr="00E33408" w:rsidRDefault="007073B5" w:rsidP="00CC1F9C">
      <w:pPr>
        <w:autoSpaceDE w:val="0"/>
        <w:autoSpaceDN w:val="0"/>
        <w:adjustRightInd w:val="0"/>
        <w:spacing w:after="0" w:line="240" w:lineRule="auto"/>
        <w:rPr>
          <w:rFonts w:ascii="TH Sarabun New" w:eastAsia="Calibri" w:hAnsi="TH Sarabun New" w:cs="TH Sarabun New"/>
          <w:color w:val="000000"/>
          <w:sz w:val="32"/>
          <w:szCs w:val="32"/>
        </w:rPr>
      </w:pPr>
    </w:p>
    <w:p w14:paraId="4ECF5D9E" w14:textId="77777777" w:rsidR="007073B5" w:rsidRPr="00E33408" w:rsidRDefault="007073B5" w:rsidP="00CC1F9C">
      <w:pPr>
        <w:autoSpaceDE w:val="0"/>
        <w:autoSpaceDN w:val="0"/>
        <w:adjustRightInd w:val="0"/>
        <w:spacing w:after="0" w:line="240" w:lineRule="auto"/>
        <w:rPr>
          <w:rFonts w:ascii="TH Sarabun New" w:eastAsia="Calibri" w:hAnsi="TH Sarabun New" w:cs="TH Sarabun New"/>
          <w:color w:val="000000"/>
          <w:sz w:val="32"/>
          <w:szCs w:val="32"/>
        </w:rPr>
      </w:pPr>
    </w:p>
    <w:p w14:paraId="04475855" w14:textId="77777777" w:rsidR="007073B5" w:rsidRPr="00E33408" w:rsidRDefault="007073B5" w:rsidP="00CC1F9C">
      <w:pPr>
        <w:autoSpaceDE w:val="0"/>
        <w:autoSpaceDN w:val="0"/>
        <w:adjustRightInd w:val="0"/>
        <w:spacing w:after="0" w:line="240" w:lineRule="auto"/>
        <w:rPr>
          <w:rFonts w:ascii="TH Sarabun New" w:eastAsia="Calibri" w:hAnsi="TH Sarabun New" w:cs="TH Sarabun New"/>
          <w:color w:val="000000"/>
          <w:sz w:val="32"/>
          <w:szCs w:val="32"/>
        </w:rPr>
      </w:pPr>
    </w:p>
    <w:p w14:paraId="43E8435F" w14:textId="76B1D90A" w:rsidR="007073B5" w:rsidRPr="00E33408" w:rsidRDefault="007073B5" w:rsidP="00CC1F9C">
      <w:pPr>
        <w:autoSpaceDE w:val="0"/>
        <w:autoSpaceDN w:val="0"/>
        <w:adjustRightInd w:val="0"/>
        <w:spacing w:after="0" w:line="240" w:lineRule="auto"/>
        <w:rPr>
          <w:rFonts w:ascii="TH Sarabun New" w:eastAsia="Calibri" w:hAnsi="TH Sarabun New" w:cs="TH Sarabun New"/>
          <w:color w:val="000000"/>
          <w:sz w:val="32"/>
          <w:szCs w:val="32"/>
        </w:rPr>
      </w:pPr>
    </w:p>
    <w:p w14:paraId="1FE050A4" w14:textId="77777777" w:rsidR="007073B5" w:rsidRPr="00E33408" w:rsidRDefault="007073B5" w:rsidP="00CC1F9C">
      <w:pPr>
        <w:autoSpaceDE w:val="0"/>
        <w:autoSpaceDN w:val="0"/>
        <w:adjustRightInd w:val="0"/>
        <w:spacing w:after="0" w:line="240" w:lineRule="auto"/>
        <w:rPr>
          <w:rFonts w:ascii="TH Sarabun New" w:eastAsia="Calibri" w:hAnsi="TH Sarabun New" w:cs="TH Sarabun New"/>
          <w:color w:val="000000"/>
          <w:sz w:val="32"/>
          <w:szCs w:val="32"/>
        </w:rPr>
      </w:pPr>
    </w:p>
    <w:p w14:paraId="71599228" w14:textId="77777777" w:rsidR="00E81B54" w:rsidRPr="00E33408" w:rsidRDefault="00E81B54" w:rsidP="00CC1F9C">
      <w:pPr>
        <w:spacing w:after="0" w:line="240" w:lineRule="auto"/>
        <w:jc w:val="center"/>
        <w:rPr>
          <w:rFonts w:ascii="TH Sarabun New" w:eastAsia="Calibri" w:hAnsi="TH Sarabun New" w:cs="TH Sarabun New"/>
          <w:b/>
          <w:bCs/>
          <w:sz w:val="32"/>
          <w:szCs w:val="32"/>
        </w:rPr>
      </w:pPr>
    </w:p>
    <w:p w14:paraId="4F31B971" w14:textId="77777777" w:rsidR="00E81B54" w:rsidRPr="00E33408" w:rsidRDefault="00E81B54" w:rsidP="00CC1F9C">
      <w:pPr>
        <w:spacing w:after="0" w:line="240" w:lineRule="auto"/>
        <w:jc w:val="center"/>
        <w:rPr>
          <w:rFonts w:ascii="TH Sarabun New" w:eastAsia="Calibri" w:hAnsi="TH Sarabun New" w:cs="TH Sarabun New"/>
          <w:b/>
          <w:bCs/>
          <w:sz w:val="32"/>
          <w:szCs w:val="32"/>
        </w:rPr>
      </w:pPr>
    </w:p>
    <w:p w14:paraId="4CF0B2BF" w14:textId="77777777" w:rsidR="00E81B54" w:rsidRPr="00E33408" w:rsidRDefault="00E81B54" w:rsidP="00CC1F9C">
      <w:pPr>
        <w:spacing w:after="0" w:line="240" w:lineRule="auto"/>
        <w:jc w:val="center"/>
        <w:rPr>
          <w:rFonts w:ascii="TH Sarabun New" w:eastAsia="Calibri" w:hAnsi="TH Sarabun New" w:cs="TH Sarabun New"/>
          <w:b/>
          <w:bCs/>
          <w:sz w:val="32"/>
          <w:szCs w:val="32"/>
        </w:rPr>
      </w:pPr>
    </w:p>
    <w:p w14:paraId="0DE0BE75" w14:textId="77777777" w:rsidR="00E81B54" w:rsidRPr="00E33408" w:rsidRDefault="00E81B54" w:rsidP="00CC1F9C">
      <w:pPr>
        <w:spacing w:after="0" w:line="240" w:lineRule="auto"/>
        <w:jc w:val="center"/>
        <w:rPr>
          <w:rFonts w:ascii="TH Sarabun New" w:eastAsia="Calibri" w:hAnsi="TH Sarabun New" w:cs="TH Sarabun New"/>
          <w:b/>
          <w:bCs/>
          <w:sz w:val="32"/>
          <w:szCs w:val="32"/>
        </w:rPr>
      </w:pPr>
    </w:p>
    <w:p w14:paraId="07855685" w14:textId="77777777" w:rsidR="00E81B54" w:rsidRPr="00E33408" w:rsidRDefault="00E81B54" w:rsidP="00CC1F9C">
      <w:pPr>
        <w:spacing w:after="0" w:line="240" w:lineRule="auto"/>
        <w:jc w:val="center"/>
        <w:rPr>
          <w:rFonts w:ascii="TH Sarabun New" w:eastAsia="Calibri" w:hAnsi="TH Sarabun New" w:cs="TH Sarabun New"/>
          <w:b/>
          <w:bCs/>
          <w:sz w:val="32"/>
          <w:szCs w:val="32"/>
        </w:rPr>
      </w:pPr>
    </w:p>
    <w:p w14:paraId="3375E954" w14:textId="77777777" w:rsidR="00E81B54" w:rsidRPr="00E33408" w:rsidRDefault="00E81B54" w:rsidP="00CC1F9C">
      <w:pPr>
        <w:spacing w:after="0" w:line="240" w:lineRule="auto"/>
        <w:rPr>
          <w:rFonts w:ascii="TH Sarabun New" w:eastAsia="Calibri" w:hAnsi="TH Sarabun New" w:cs="TH Sarabun New"/>
          <w:b/>
          <w:bCs/>
          <w:sz w:val="32"/>
          <w:szCs w:val="32"/>
          <w:cs/>
        </w:rPr>
      </w:pPr>
      <w:r w:rsidRPr="00E33408">
        <w:rPr>
          <w:rFonts w:ascii="TH Sarabun New" w:eastAsia="Calibri" w:hAnsi="TH Sarabun New" w:cs="TH Sarabun New"/>
          <w:b/>
          <w:bCs/>
          <w:sz w:val="32"/>
          <w:szCs w:val="32"/>
          <w:cs/>
        </w:rPr>
        <w:br w:type="page"/>
      </w:r>
    </w:p>
    <w:p w14:paraId="43AF48D9" w14:textId="14A9E42C" w:rsidR="007073B5" w:rsidRPr="00E33408" w:rsidRDefault="007073B5" w:rsidP="00CC1F9C">
      <w:pPr>
        <w:spacing w:after="0" w:line="240" w:lineRule="auto"/>
        <w:jc w:val="center"/>
        <w:rPr>
          <w:rFonts w:ascii="TH Sarabun New" w:eastAsia="Calibri" w:hAnsi="TH Sarabun New" w:cs="TH Sarabun New"/>
          <w:sz w:val="32"/>
          <w:szCs w:val="32"/>
        </w:rPr>
      </w:pPr>
      <w:r w:rsidRPr="00E33408">
        <w:rPr>
          <w:rFonts w:ascii="TH Sarabun New" w:eastAsia="Calibri" w:hAnsi="TH Sarabun New" w:cs="TH Sarabun New"/>
          <w:b/>
          <w:bCs/>
          <w:sz w:val="32"/>
          <w:szCs w:val="32"/>
          <w:cs/>
        </w:rPr>
        <w:lastRenderedPageBreak/>
        <w:t>กิตติกรรมประกาศ</w:t>
      </w:r>
    </w:p>
    <w:p w14:paraId="368A78BC" w14:textId="56EE01AB" w:rsidR="007073B5" w:rsidRPr="00E33408" w:rsidRDefault="007073B5" w:rsidP="00CC1F9C">
      <w:pPr>
        <w:spacing w:after="0" w:line="240" w:lineRule="auto"/>
        <w:ind w:firstLine="720"/>
        <w:rPr>
          <w:rFonts w:ascii="TH Sarabun New" w:eastAsia="Calibri" w:hAnsi="TH Sarabun New" w:cs="TH Sarabun New"/>
          <w:b/>
          <w:bCs/>
          <w:color w:val="000000"/>
          <w:sz w:val="32"/>
          <w:szCs w:val="32"/>
        </w:rPr>
      </w:pPr>
      <w:r w:rsidRPr="00E33408">
        <w:rPr>
          <w:rFonts w:ascii="TH Sarabun New" w:eastAsia="Calibri" w:hAnsi="TH Sarabun New" w:cs="TH Sarabun New"/>
          <w:sz w:val="32"/>
          <w:szCs w:val="32"/>
          <w:cs/>
        </w:rPr>
        <w:t xml:space="preserve">โครงงาน </w:t>
      </w:r>
      <w:r w:rsidRPr="00E33408">
        <w:rPr>
          <w:rFonts w:ascii="TH Sarabun New" w:eastAsia="Calibri" w:hAnsi="TH Sarabun New" w:cs="TH Sarabun New"/>
          <w:b/>
          <w:bCs/>
          <w:color w:val="000000"/>
          <w:sz w:val="32"/>
          <w:szCs w:val="32"/>
          <w:cs/>
        </w:rPr>
        <w:t>เครื่องควบคุมปริมาณสารละลายอัตโนมัติ (</w:t>
      </w:r>
      <w:r w:rsidR="00FE3E30" w:rsidRPr="00E33408">
        <w:rPr>
          <w:rFonts w:ascii="TH Sarabun New" w:eastAsia="Calibri" w:hAnsi="TH Sarabun New" w:cs="TH Sarabun New"/>
          <w:b/>
          <w:bCs/>
          <w:color w:val="000000"/>
          <w:sz w:val="32"/>
          <w:szCs w:val="32"/>
        </w:rPr>
        <w:t>Syringe Pump</w:t>
      </w:r>
      <w:r w:rsidRPr="00E33408">
        <w:rPr>
          <w:rFonts w:ascii="TH Sarabun New" w:eastAsia="Calibri" w:hAnsi="TH Sarabun New" w:cs="TH Sarabun New"/>
          <w:b/>
          <w:bCs/>
          <w:color w:val="000000"/>
          <w:sz w:val="32"/>
          <w:szCs w:val="32"/>
        </w:rPr>
        <w:t>)</w:t>
      </w:r>
      <w:r w:rsidRPr="00E33408">
        <w:rPr>
          <w:rFonts w:ascii="TH Sarabun New" w:eastAsia="Calibri" w:hAnsi="TH Sarabun New" w:cs="TH Sarabun New"/>
          <w:sz w:val="32"/>
          <w:szCs w:val="32"/>
          <w:cs/>
        </w:rPr>
        <w:t xml:space="preserve"> </w:t>
      </w:r>
      <w:r w:rsidR="009C6647" w:rsidRPr="00E33408">
        <w:rPr>
          <w:rFonts w:ascii="TH Sarabun New" w:eastAsia="Calibri" w:hAnsi="TH Sarabun New" w:cs="TH Sarabun New"/>
          <w:sz w:val="32"/>
          <w:szCs w:val="32"/>
          <w:cs/>
        </w:rPr>
        <w:t>ใ</w:t>
      </w:r>
      <w:r w:rsidR="00F41A42" w:rsidRPr="00E33408">
        <w:rPr>
          <w:rFonts w:ascii="TH Sarabun New" w:eastAsia="Calibri" w:hAnsi="TH Sarabun New" w:cs="TH Sarabun New"/>
          <w:sz w:val="32"/>
          <w:szCs w:val="32"/>
          <w:cs/>
        </w:rPr>
        <w:t>น</w:t>
      </w:r>
      <w:r w:rsidRPr="00E33408">
        <w:rPr>
          <w:rFonts w:ascii="TH Sarabun New" w:eastAsia="Calibri" w:hAnsi="TH Sarabun New" w:cs="TH Sarabun New"/>
          <w:sz w:val="32"/>
          <w:szCs w:val="32"/>
          <w:cs/>
        </w:rPr>
        <w:t>ฉบับนี้สำเร็จลุล่วงตามวัตถุประสงค์ที่ตั้งไว้ด้วยดีด้วยความกรุณา และความช่วยเหลือเป็นอย่างดียิ่งจากอาจารย์ที่ปรึกษาโครงงาน ผู้จัดทำโครงงานรู้สึกซาบซึ้งและประทับใจในความกรุณาและความช่วยเหลือของท่าน ขอขอบพระคุณเป็นอย่างสูงไว้ ณ ท</w:t>
      </w:r>
      <w:r w:rsidR="00DB1BAB" w:rsidRPr="00E33408">
        <w:rPr>
          <w:rFonts w:ascii="TH Sarabun New" w:eastAsia="Calibri" w:hAnsi="TH Sarabun New" w:cs="TH Sarabun New"/>
          <w:sz w:val="32"/>
          <w:szCs w:val="32"/>
          <w:cs/>
        </w:rPr>
        <w:t>ี่</w:t>
      </w:r>
      <w:r w:rsidRPr="00E33408">
        <w:rPr>
          <w:rFonts w:ascii="TH Sarabun New" w:eastAsia="Calibri" w:hAnsi="TH Sarabun New" w:cs="TH Sarabun New"/>
          <w:sz w:val="32"/>
          <w:szCs w:val="32"/>
          <w:cs/>
        </w:rPr>
        <w:t>น</w:t>
      </w:r>
      <w:r w:rsidR="00DB1BAB" w:rsidRPr="00E33408">
        <w:rPr>
          <w:rFonts w:ascii="TH Sarabun New" w:eastAsia="Calibri" w:hAnsi="TH Sarabun New" w:cs="TH Sarabun New"/>
          <w:sz w:val="32"/>
          <w:szCs w:val="32"/>
          <w:cs/>
        </w:rPr>
        <w:t>ี้ด้วย</w:t>
      </w:r>
    </w:p>
    <w:p w14:paraId="79469E35" w14:textId="3F95F7D5" w:rsidR="007073B5" w:rsidRPr="00E33408" w:rsidRDefault="007073B5" w:rsidP="00CC1F9C">
      <w:pPr>
        <w:spacing w:after="0" w:line="240" w:lineRule="auto"/>
        <w:ind w:firstLine="720"/>
        <w:rPr>
          <w:rFonts w:ascii="TH Sarabun New" w:eastAsia="Calibri" w:hAnsi="TH Sarabun New" w:cs="TH Sarabun New"/>
          <w:color w:val="000000"/>
          <w:sz w:val="32"/>
          <w:szCs w:val="32"/>
        </w:rPr>
      </w:pPr>
      <w:r w:rsidRPr="00E33408">
        <w:rPr>
          <w:rFonts w:ascii="TH Sarabun New" w:eastAsia="Calibri" w:hAnsi="TH Sarabun New" w:cs="TH Sarabun New"/>
          <w:sz w:val="32"/>
          <w:szCs w:val="32"/>
          <w:cs/>
        </w:rPr>
        <w:t>ขอขอบพระคุณท่าน</w:t>
      </w:r>
      <w:r w:rsidR="000D3B81" w:rsidRPr="00E33408">
        <w:rPr>
          <w:rFonts w:ascii="TH Sarabun New" w:eastAsia="Calibri" w:hAnsi="TH Sarabun New" w:cs="TH Sarabun New"/>
          <w:color w:val="000000"/>
          <w:sz w:val="32"/>
          <w:szCs w:val="32"/>
          <w:cs/>
        </w:rPr>
        <w:t>ผู้ช่วยศาสตราจารย์ ดร. คมกฤษณ์ ชูเรือง</w:t>
      </w:r>
      <w:r w:rsidR="000D3B81" w:rsidRPr="00E33408">
        <w:rPr>
          <w:rFonts w:ascii="TH Sarabun New" w:eastAsia="Calibri" w:hAnsi="TH Sarabun New" w:cs="TH Sarabun New"/>
          <w:sz w:val="32"/>
          <w:szCs w:val="32"/>
          <w:cs/>
        </w:rPr>
        <w:t xml:space="preserve"> อาจารย์ที่ปรึกษาโครงงาน</w:t>
      </w:r>
      <w:r w:rsidRPr="00E33408">
        <w:rPr>
          <w:rFonts w:ascii="TH Sarabun New" w:eastAsia="Calibri" w:hAnsi="TH Sarabun New" w:cs="TH Sarabun New"/>
          <w:sz w:val="32"/>
          <w:szCs w:val="32"/>
          <w:cs/>
        </w:rPr>
        <w:t xml:space="preserve">ที่ให้คำปรึกษาที่ดีมาโดยตลอด เช่น แนวทางความรู้และทฤษฎีต่าง ๆ           </w:t>
      </w:r>
    </w:p>
    <w:p w14:paraId="25305642" w14:textId="77777777" w:rsidR="007073B5" w:rsidRPr="00E33408" w:rsidRDefault="007073B5" w:rsidP="00CC1F9C">
      <w:pPr>
        <w:spacing w:after="0" w:line="240" w:lineRule="auto"/>
        <w:ind w:firstLine="720"/>
        <w:rPr>
          <w:rFonts w:ascii="TH Sarabun New" w:eastAsia="Calibri" w:hAnsi="TH Sarabun New" w:cs="TH Sarabun New"/>
          <w:sz w:val="32"/>
          <w:szCs w:val="32"/>
        </w:rPr>
      </w:pPr>
      <w:r w:rsidRPr="00E33408">
        <w:rPr>
          <w:rFonts w:ascii="TH Sarabun New" w:eastAsia="Calibri" w:hAnsi="TH Sarabun New" w:cs="TH Sarabun New"/>
          <w:sz w:val="32"/>
          <w:szCs w:val="32"/>
          <w:cs/>
        </w:rPr>
        <w:t xml:space="preserve">ขอขอบพระคุณบุคคลเบื้องหลังในเกี่ยวข้องกับความสำเร็จในครั้งนี้ ซึ่งเป็นผู้ส่งเสริมสนับสนุน </w:t>
      </w:r>
    </w:p>
    <w:p w14:paraId="4A69F752" w14:textId="77777777" w:rsidR="007073B5" w:rsidRPr="00E33408" w:rsidRDefault="007073B5" w:rsidP="00CC1F9C">
      <w:pPr>
        <w:spacing w:after="0" w:line="240" w:lineRule="auto"/>
        <w:rPr>
          <w:rFonts w:ascii="TH Sarabun New" w:eastAsia="Calibri" w:hAnsi="TH Sarabun New" w:cs="TH Sarabun New"/>
          <w:sz w:val="32"/>
          <w:szCs w:val="32"/>
        </w:rPr>
      </w:pPr>
      <w:r w:rsidRPr="00E33408">
        <w:rPr>
          <w:rFonts w:ascii="TH Sarabun New" w:eastAsia="Calibri" w:hAnsi="TH Sarabun New" w:cs="TH Sarabun New"/>
          <w:sz w:val="32"/>
          <w:szCs w:val="32"/>
          <w:cs/>
        </w:rPr>
        <w:t>ให้ความช่วยเหลือ และให้กำลังใจตลอดมา</w:t>
      </w:r>
    </w:p>
    <w:p w14:paraId="1F62BF89" w14:textId="4121F5EE" w:rsidR="007073B5" w:rsidRPr="00E33408" w:rsidRDefault="007073B5" w:rsidP="00CC1F9C">
      <w:pPr>
        <w:spacing w:after="0" w:line="240" w:lineRule="auto"/>
        <w:rPr>
          <w:rFonts w:ascii="TH Sarabun New" w:eastAsia="Calibri" w:hAnsi="TH Sarabun New" w:cs="TH Sarabun New"/>
          <w:sz w:val="32"/>
          <w:szCs w:val="32"/>
        </w:rPr>
      </w:pPr>
      <w:r w:rsidRPr="00E33408">
        <w:rPr>
          <w:rFonts w:ascii="TH Sarabun New" w:eastAsia="Calibri" w:hAnsi="TH Sarabun New" w:cs="TH Sarabun New"/>
          <w:sz w:val="32"/>
          <w:szCs w:val="32"/>
          <w:cs/>
        </w:rPr>
        <w:t xml:space="preserve">           ขอบใจเพื่อนๆ นักศึกษาสาขาวิชาวิศวกรรมคอมพิวเตอร์ ปีที่</w:t>
      </w:r>
      <w:r w:rsidR="001643A4" w:rsidRPr="00E33408">
        <w:rPr>
          <w:rFonts w:ascii="TH Sarabun New" w:eastAsia="Calibri" w:hAnsi="TH Sarabun New" w:cs="TH Sarabun New"/>
          <w:sz w:val="32"/>
          <w:szCs w:val="32"/>
          <w:cs/>
        </w:rPr>
        <w:t xml:space="preserve"> </w:t>
      </w:r>
      <w:r w:rsidRPr="00E33408">
        <w:rPr>
          <w:rFonts w:ascii="TH Sarabun New" w:eastAsia="Calibri" w:hAnsi="TH Sarabun New" w:cs="TH Sarabun New"/>
          <w:sz w:val="32"/>
          <w:szCs w:val="32"/>
        </w:rPr>
        <w:t>4</w:t>
      </w:r>
      <w:r w:rsidRPr="00E33408">
        <w:rPr>
          <w:rFonts w:ascii="TH Sarabun New" w:eastAsia="Calibri" w:hAnsi="TH Sarabun New" w:cs="TH Sarabun New"/>
          <w:sz w:val="32"/>
          <w:szCs w:val="32"/>
          <w:cs/>
        </w:rPr>
        <w:t xml:space="preserve"> ที่ให้กำลังใจในการทำโครงงานครั้งนี้ ประโยชน์และคุณค่าทำโครงงานในครั้งนี้ผู้จัดทำโครงงาน ขอ</w:t>
      </w:r>
      <w:r w:rsidR="00CE6431" w:rsidRPr="00E33408">
        <w:rPr>
          <w:rFonts w:ascii="TH Sarabun New" w:eastAsia="Calibri" w:hAnsi="TH Sarabun New" w:cs="TH Sarabun New"/>
          <w:sz w:val="32"/>
          <w:szCs w:val="32"/>
          <w:cs/>
        </w:rPr>
        <w:t>กราบขอบ</w:t>
      </w:r>
      <w:r w:rsidRPr="00E33408">
        <w:rPr>
          <w:rFonts w:ascii="TH Sarabun New" w:eastAsia="Calibri" w:hAnsi="TH Sarabun New" w:cs="TH Sarabun New"/>
          <w:sz w:val="32"/>
          <w:szCs w:val="32"/>
          <w:cs/>
        </w:rPr>
        <w:t>พระคุณของบิดา มารดา ครู</w:t>
      </w:r>
      <w:r w:rsidR="000D3B81" w:rsidRPr="00E33408">
        <w:rPr>
          <w:rFonts w:ascii="TH Sarabun New" w:eastAsia="Calibri" w:hAnsi="TH Sarabun New" w:cs="TH Sarabun New"/>
          <w:sz w:val="32"/>
          <w:szCs w:val="32"/>
          <w:cs/>
        </w:rPr>
        <w:t>อ</w:t>
      </w:r>
      <w:r w:rsidRPr="00E33408">
        <w:rPr>
          <w:rFonts w:ascii="TH Sarabun New" w:eastAsia="Calibri" w:hAnsi="TH Sarabun New" w:cs="TH Sarabun New"/>
          <w:sz w:val="32"/>
          <w:szCs w:val="32"/>
          <w:cs/>
        </w:rPr>
        <w:t>าจารย์ตลอดจนผู้มีพระคุณที่มีส่วนสนับสนุนให้ผู้จัดทำโครงงานประสบความสำเร็จ</w:t>
      </w:r>
    </w:p>
    <w:p w14:paraId="2A5AA285" w14:textId="77777777" w:rsidR="007073B5" w:rsidRPr="00E33408" w:rsidRDefault="007073B5" w:rsidP="00CC1F9C">
      <w:pPr>
        <w:spacing w:after="0" w:line="240" w:lineRule="auto"/>
        <w:rPr>
          <w:rFonts w:ascii="TH Sarabun New" w:eastAsia="Calibri" w:hAnsi="TH Sarabun New" w:cs="TH Sarabun New"/>
          <w:sz w:val="32"/>
          <w:szCs w:val="32"/>
        </w:rPr>
      </w:pPr>
    </w:p>
    <w:p w14:paraId="7219812F" w14:textId="77777777" w:rsidR="007073B5" w:rsidRPr="00E33408" w:rsidRDefault="007073B5" w:rsidP="00CC1F9C">
      <w:pPr>
        <w:spacing w:after="0" w:line="240" w:lineRule="auto"/>
        <w:ind w:left="5760" w:firstLine="720"/>
        <w:rPr>
          <w:rFonts w:ascii="TH Sarabun New" w:eastAsia="Calibri" w:hAnsi="TH Sarabun New" w:cs="TH Sarabun New"/>
          <w:sz w:val="32"/>
          <w:szCs w:val="32"/>
        </w:rPr>
      </w:pPr>
      <w:r w:rsidRPr="00E33408">
        <w:rPr>
          <w:rFonts w:ascii="TH Sarabun New" w:eastAsia="Calibri" w:hAnsi="TH Sarabun New" w:cs="TH Sarabun New"/>
          <w:sz w:val="32"/>
          <w:szCs w:val="32"/>
          <w:cs/>
        </w:rPr>
        <w:t xml:space="preserve">               ไกรสร มีกุล</w:t>
      </w:r>
    </w:p>
    <w:p w14:paraId="577DE31B" w14:textId="77777777" w:rsidR="007073B5" w:rsidRPr="00E33408" w:rsidRDefault="007073B5" w:rsidP="00CC1F9C">
      <w:pPr>
        <w:autoSpaceDE w:val="0"/>
        <w:autoSpaceDN w:val="0"/>
        <w:adjustRightInd w:val="0"/>
        <w:spacing w:after="0" w:line="240" w:lineRule="auto"/>
        <w:rPr>
          <w:rFonts w:ascii="TH Sarabun New" w:eastAsia="Calibri" w:hAnsi="TH Sarabun New" w:cs="TH Sarabun New"/>
          <w:color w:val="000000"/>
          <w:sz w:val="32"/>
          <w:szCs w:val="32"/>
        </w:rPr>
      </w:pPr>
    </w:p>
    <w:p w14:paraId="137E668B" w14:textId="31A49D12" w:rsidR="007073B5" w:rsidRPr="00E33408" w:rsidRDefault="007073B5" w:rsidP="00CC1F9C">
      <w:pPr>
        <w:autoSpaceDE w:val="0"/>
        <w:autoSpaceDN w:val="0"/>
        <w:adjustRightInd w:val="0"/>
        <w:spacing w:after="0" w:line="240" w:lineRule="auto"/>
        <w:jc w:val="center"/>
        <w:rPr>
          <w:rFonts w:ascii="TH Sarabun New" w:eastAsia="Calibri" w:hAnsi="TH Sarabun New" w:cs="TH Sarabun New"/>
          <w:b/>
          <w:bCs/>
          <w:color w:val="000000"/>
          <w:sz w:val="32"/>
          <w:szCs w:val="32"/>
        </w:rPr>
      </w:pPr>
    </w:p>
    <w:p w14:paraId="132A7CCE" w14:textId="6002A654" w:rsidR="007073B5" w:rsidRPr="00E33408" w:rsidRDefault="007073B5" w:rsidP="00CC1F9C">
      <w:pPr>
        <w:autoSpaceDE w:val="0"/>
        <w:autoSpaceDN w:val="0"/>
        <w:adjustRightInd w:val="0"/>
        <w:spacing w:after="0" w:line="240" w:lineRule="auto"/>
        <w:jc w:val="center"/>
        <w:rPr>
          <w:rFonts w:ascii="TH Sarabun New" w:eastAsia="Calibri" w:hAnsi="TH Sarabun New" w:cs="TH Sarabun New"/>
          <w:b/>
          <w:bCs/>
          <w:color w:val="000000"/>
          <w:sz w:val="32"/>
          <w:szCs w:val="32"/>
        </w:rPr>
      </w:pPr>
    </w:p>
    <w:p w14:paraId="60B3C6E5" w14:textId="6BE22BFC" w:rsidR="007073B5" w:rsidRPr="00E33408" w:rsidRDefault="007073B5" w:rsidP="00CC1F9C">
      <w:pPr>
        <w:autoSpaceDE w:val="0"/>
        <w:autoSpaceDN w:val="0"/>
        <w:adjustRightInd w:val="0"/>
        <w:spacing w:after="0" w:line="240" w:lineRule="auto"/>
        <w:jc w:val="center"/>
        <w:rPr>
          <w:rFonts w:ascii="TH Sarabun New" w:eastAsia="Calibri" w:hAnsi="TH Sarabun New" w:cs="TH Sarabun New"/>
          <w:b/>
          <w:bCs/>
          <w:color w:val="000000"/>
          <w:sz w:val="32"/>
          <w:szCs w:val="32"/>
        </w:rPr>
      </w:pPr>
    </w:p>
    <w:p w14:paraId="5EBE58DB" w14:textId="4763C291" w:rsidR="007073B5" w:rsidRPr="00E33408" w:rsidRDefault="007073B5" w:rsidP="00CC1F9C">
      <w:pPr>
        <w:autoSpaceDE w:val="0"/>
        <w:autoSpaceDN w:val="0"/>
        <w:adjustRightInd w:val="0"/>
        <w:spacing w:after="0" w:line="240" w:lineRule="auto"/>
        <w:jc w:val="center"/>
        <w:rPr>
          <w:rFonts w:ascii="TH Sarabun New" w:eastAsia="Calibri" w:hAnsi="TH Sarabun New" w:cs="TH Sarabun New"/>
          <w:b/>
          <w:bCs/>
          <w:color w:val="000000"/>
          <w:sz w:val="32"/>
          <w:szCs w:val="32"/>
        </w:rPr>
      </w:pPr>
    </w:p>
    <w:p w14:paraId="592C1BED" w14:textId="0C38387B" w:rsidR="007073B5" w:rsidRPr="00E33408" w:rsidRDefault="007073B5" w:rsidP="00CC1F9C">
      <w:pPr>
        <w:autoSpaceDE w:val="0"/>
        <w:autoSpaceDN w:val="0"/>
        <w:adjustRightInd w:val="0"/>
        <w:spacing w:after="0" w:line="240" w:lineRule="auto"/>
        <w:jc w:val="center"/>
        <w:rPr>
          <w:rFonts w:ascii="TH Sarabun New" w:eastAsia="Calibri" w:hAnsi="TH Sarabun New" w:cs="TH Sarabun New"/>
          <w:b/>
          <w:bCs/>
          <w:color w:val="000000"/>
          <w:sz w:val="32"/>
          <w:szCs w:val="32"/>
        </w:rPr>
      </w:pPr>
    </w:p>
    <w:p w14:paraId="63DB70F1" w14:textId="7488B878" w:rsidR="007073B5" w:rsidRPr="00E33408" w:rsidRDefault="007073B5" w:rsidP="00CC1F9C">
      <w:pPr>
        <w:autoSpaceDE w:val="0"/>
        <w:autoSpaceDN w:val="0"/>
        <w:adjustRightInd w:val="0"/>
        <w:spacing w:after="0" w:line="240" w:lineRule="auto"/>
        <w:jc w:val="center"/>
        <w:rPr>
          <w:rFonts w:ascii="TH Sarabun New" w:eastAsia="Calibri" w:hAnsi="TH Sarabun New" w:cs="TH Sarabun New"/>
          <w:b/>
          <w:bCs/>
          <w:color w:val="000000"/>
          <w:sz w:val="32"/>
          <w:szCs w:val="32"/>
        </w:rPr>
      </w:pPr>
    </w:p>
    <w:p w14:paraId="3C19DB84" w14:textId="47071D9C" w:rsidR="007073B5" w:rsidRPr="00E33408" w:rsidRDefault="007073B5" w:rsidP="00CC1F9C">
      <w:pPr>
        <w:autoSpaceDE w:val="0"/>
        <w:autoSpaceDN w:val="0"/>
        <w:adjustRightInd w:val="0"/>
        <w:spacing w:after="0" w:line="240" w:lineRule="auto"/>
        <w:jc w:val="center"/>
        <w:rPr>
          <w:rFonts w:ascii="TH Sarabun New" w:eastAsia="Calibri" w:hAnsi="TH Sarabun New" w:cs="TH Sarabun New"/>
          <w:b/>
          <w:bCs/>
          <w:color w:val="000000"/>
          <w:sz w:val="32"/>
          <w:szCs w:val="32"/>
        </w:rPr>
      </w:pPr>
    </w:p>
    <w:p w14:paraId="7707CE86" w14:textId="018AD741" w:rsidR="007073B5" w:rsidRPr="00E33408" w:rsidRDefault="007073B5" w:rsidP="00CC1F9C">
      <w:pPr>
        <w:autoSpaceDE w:val="0"/>
        <w:autoSpaceDN w:val="0"/>
        <w:adjustRightInd w:val="0"/>
        <w:spacing w:after="0" w:line="240" w:lineRule="auto"/>
        <w:jc w:val="center"/>
        <w:rPr>
          <w:rFonts w:ascii="TH Sarabun New" w:eastAsia="Calibri" w:hAnsi="TH Sarabun New" w:cs="TH Sarabun New"/>
          <w:b/>
          <w:bCs/>
          <w:color w:val="000000"/>
          <w:sz w:val="32"/>
          <w:szCs w:val="32"/>
        </w:rPr>
      </w:pPr>
    </w:p>
    <w:p w14:paraId="467093BB" w14:textId="67E052D6" w:rsidR="007073B5" w:rsidRPr="00E33408" w:rsidRDefault="007073B5" w:rsidP="00CC1F9C">
      <w:pPr>
        <w:autoSpaceDE w:val="0"/>
        <w:autoSpaceDN w:val="0"/>
        <w:adjustRightInd w:val="0"/>
        <w:spacing w:after="0" w:line="240" w:lineRule="auto"/>
        <w:jc w:val="center"/>
        <w:rPr>
          <w:rFonts w:ascii="TH Sarabun New" w:eastAsia="Calibri" w:hAnsi="TH Sarabun New" w:cs="TH Sarabun New"/>
          <w:b/>
          <w:bCs/>
          <w:color w:val="000000"/>
          <w:sz w:val="32"/>
          <w:szCs w:val="32"/>
        </w:rPr>
      </w:pPr>
    </w:p>
    <w:p w14:paraId="23D6C23F" w14:textId="00E6B0F3" w:rsidR="007073B5" w:rsidRPr="00E33408" w:rsidRDefault="007073B5" w:rsidP="00CC1F9C">
      <w:pPr>
        <w:autoSpaceDE w:val="0"/>
        <w:autoSpaceDN w:val="0"/>
        <w:adjustRightInd w:val="0"/>
        <w:spacing w:after="0" w:line="240" w:lineRule="auto"/>
        <w:jc w:val="center"/>
        <w:rPr>
          <w:rFonts w:ascii="TH Sarabun New" w:eastAsia="Calibri" w:hAnsi="TH Sarabun New" w:cs="TH Sarabun New"/>
          <w:b/>
          <w:bCs/>
          <w:color w:val="000000"/>
          <w:sz w:val="32"/>
          <w:szCs w:val="32"/>
        </w:rPr>
      </w:pPr>
    </w:p>
    <w:p w14:paraId="2D1F0763" w14:textId="1A6B21C8" w:rsidR="007073B5" w:rsidRPr="00E33408" w:rsidRDefault="007073B5" w:rsidP="00CC1F9C">
      <w:pPr>
        <w:autoSpaceDE w:val="0"/>
        <w:autoSpaceDN w:val="0"/>
        <w:adjustRightInd w:val="0"/>
        <w:spacing w:after="0" w:line="240" w:lineRule="auto"/>
        <w:jc w:val="center"/>
        <w:rPr>
          <w:rFonts w:ascii="TH Sarabun New" w:eastAsia="Calibri" w:hAnsi="TH Sarabun New" w:cs="TH Sarabun New"/>
          <w:b/>
          <w:bCs/>
          <w:color w:val="000000"/>
          <w:sz w:val="32"/>
          <w:szCs w:val="32"/>
        </w:rPr>
      </w:pPr>
    </w:p>
    <w:p w14:paraId="1AFBB935" w14:textId="77777777" w:rsidR="007073B5" w:rsidRPr="00E33408" w:rsidRDefault="007073B5" w:rsidP="00CC1F9C">
      <w:pPr>
        <w:autoSpaceDE w:val="0"/>
        <w:autoSpaceDN w:val="0"/>
        <w:adjustRightInd w:val="0"/>
        <w:spacing w:after="0" w:line="240" w:lineRule="auto"/>
        <w:jc w:val="center"/>
        <w:rPr>
          <w:rFonts w:ascii="TH Sarabun New" w:eastAsia="Calibri" w:hAnsi="TH Sarabun New" w:cs="TH Sarabun New"/>
          <w:b/>
          <w:bCs/>
          <w:color w:val="000000"/>
          <w:sz w:val="32"/>
          <w:szCs w:val="32"/>
        </w:rPr>
      </w:pPr>
    </w:p>
    <w:p w14:paraId="42068B9C" w14:textId="77777777" w:rsidR="007073B5" w:rsidRPr="00E33408" w:rsidRDefault="007073B5" w:rsidP="00CC1F9C">
      <w:pPr>
        <w:spacing w:after="0" w:line="240" w:lineRule="auto"/>
        <w:jc w:val="center"/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</w:pPr>
    </w:p>
    <w:p w14:paraId="4973C82A" w14:textId="77777777" w:rsidR="004E48C2" w:rsidRPr="00E33408" w:rsidRDefault="004E48C2" w:rsidP="00CC1F9C">
      <w:pPr>
        <w:spacing w:after="0" w:line="240" w:lineRule="auto"/>
        <w:rPr>
          <w:rFonts w:ascii="TH Sarabun New" w:hAnsi="TH Sarabun New" w:cs="TH Sarabun New"/>
          <w:b/>
          <w:bCs/>
          <w:color w:val="000000" w:themeColor="text1"/>
          <w:sz w:val="32"/>
          <w:szCs w:val="32"/>
          <w:cs/>
        </w:rPr>
      </w:pPr>
      <w:r w:rsidRPr="00E33408">
        <w:rPr>
          <w:rFonts w:ascii="TH Sarabun New" w:hAnsi="TH Sarabun New" w:cs="TH Sarabun New"/>
          <w:b/>
          <w:bCs/>
          <w:color w:val="000000" w:themeColor="text1"/>
          <w:sz w:val="32"/>
          <w:szCs w:val="32"/>
          <w:cs/>
        </w:rPr>
        <w:br w:type="page"/>
      </w:r>
    </w:p>
    <w:p w14:paraId="46EF8202" w14:textId="0A85C8C4" w:rsidR="000D3D4B" w:rsidRPr="00E33408" w:rsidRDefault="000D3D4B" w:rsidP="00CC1F9C">
      <w:pPr>
        <w:spacing w:after="0" w:line="240" w:lineRule="auto"/>
        <w:jc w:val="center"/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</w:pPr>
      <w:r w:rsidRPr="00E33408">
        <w:rPr>
          <w:rFonts w:ascii="TH Sarabun New" w:hAnsi="TH Sarabun New" w:cs="TH Sarabun New"/>
          <w:b/>
          <w:bCs/>
          <w:color w:val="000000" w:themeColor="text1"/>
          <w:sz w:val="32"/>
          <w:szCs w:val="32"/>
          <w:cs/>
        </w:rPr>
        <w:lastRenderedPageBreak/>
        <w:t xml:space="preserve">บทที่ </w:t>
      </w:r>
      <w:r w:rsidRPr="00E33408"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  <w:t>1</w:t>
      </w:r>
    </w:p>
    <w:p w14:paraId="6799D511" w14:textId="4602B5C7" w:rsidR="000D3D4B" w:rsidRPr="00E33408" w:rsidRDefault="000D3D4B" w:rsidP="00CC1F9C">
      <w:pPr>
        <w:spacing w:after="0" w:line="240" w:lineRule="auto"/>
        <w:jc w:val="center"/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</w:pPr>
      <w:r w:rsidRPr="00E33408">
        <w:rPr>
          <w:rFonts w:ascii="TH Sarabun New" w:hAnsi="TH Sarabun New" w:cs="TH Sarabun New"/>
          <w:b/>
          <w:bCs/>
          <w:color w:val="000000" w:themeColor="text1"/>
          <w:sz w:val="32"/>
          <w:szCs w:val="32"/>
          <w:cs/>
        </w:rPr>
        <w:t>บทนำ</w:t>
      </w:r>
    </w:p>
    <w:p w14:paraId="138FE032" w14:textId="77777777" w:rsidR="000D3D4B" w:rsidRPr="00E33408" w:rsidRDefault="009122A6" w:rsidP="00CC1F9C">
      <w:pPr>
        <w:spacing w:after="0" w:line="240" w:lineRule="auto"/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</w:pPr>
      <w:r w:rsidRPr="00E33408"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  <w:t xml:space="preserve">1. </w:t>
      </w:r>
      <w:r w:rsidR="000D3D4B" w:rsidRPr="00E33408">
        <w:rPr>
          <w:rFonts w:ascii="TH Sarabun New" w:hAnsi="TH Sarabun New" w:cs="TH Sarabun New"/>
          <w:b/>
          <w:bCs/>
          <w:color w:val="000000" w:themeColor="text1"/>
          <w:sz w:val="32"/>
          <w:szCs w:val="32"/>
          <w:cs/>
        </w:rPr>
        <w:t>ความเป็นมาและความสำคัญของปัญหา</w:t>
      </w:r>
    </w:p>
    <w:p w14:paraId="11988AAD" w14:textId="2CBF3466" w:rsidR="00141FBB" w:rsidRPr="00E33408" w:rsidRDefault="000D3D4B" w:rsidP="00CC1F9C">
      <w:p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  <w:cs/>
        </w:rPr>
      </w:pP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ab/>
        <w:t>ใน</w:t>
      </w:r>
      <w:r w:rsidR="00CC1F9C"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ปั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จจุบัน</w:t>
      </w:r>
      <w:r w:rsidR="00C23A5D"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มนุษย์นำเทคโนโลยีสมัยใหม่</w:t>
      </w:r>
      <w:r w:rsidR="00D617EB"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มาพัฒนาในด้านต่าง ๆ ไม่ว่าจะเป็นด้านการแพทย์ที่มี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>เครื่องมือแพทย์</w:t>
      </w:r>
      <w:r w:rsidR="00D617EB"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ที่สามารถ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>ใช้งานกับผู้รับบริการหรือ</w:t>
      </w:r>
      <w:r w:rsidR="00D617EB"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ผู้ป่วย และทางด้านห้องปฏิบัติการเคมีที่ผสมสารละลายต่าง ๆ ต้องมีสภาพความพร้อมใช้ เชื่อถือได้ มีความแม่นยำและมีความปลอดภัยต่อผู้ใช้งาน </w:t>
      </w:r>
      <w:r w:rsidR="00E12619"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ถ้า</w:t>
      </w:r>
      <w:r w:rsidR="00141FBB"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กล่าว</w:t>
      </w:r>
      <w:r w:rsidR="00D617EB"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ทางการแพทย์ </w:t>
      </w:r>
      <w:r w:rsidR="00141FBB"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สภาวะที่ผู้ป่วยมีอาการหนักไม่สามารถช่วยเหลือตนเองได้ มีความจำเป็นที่ต้องได้รับสารอาหารหรือยาทางหลอดเลือดดำเพื่อการอยู่รอดและเพื่อ</w:t>
      </w:r>
      <w:r w:rsidR="00E12619"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รอรับ</w:t>
      </w:r>
      <w:r w:rsidR="00141FBB"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การรักษา</w:t>
      </w:r>
      <w:r w:rsidR="00E12619" w:rsidRPr="00E33408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 </w:t>
      </w:r>
      <w:r w:rsidR="00E12619"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จำเป็นต้องได้รับสารอาหารหรือสารละลาย</w:t>
      </w:r>
      <w:r w:rsidR="00D617EB"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ทางสายเลือดดำ</w:t>
      </w:r>
      <w:r w:rsidR="00E12619"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>เป็นเวลานาน จำเป็นต้องมีคนนั่งเฝ้าจึงทำให้ผู้ดูแล</w:t>
      </w:r>
      <w:r w:rsidR="00D617EB"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>ไม่มีเวลาทำอย่างอื่น</w:t>
      </w:r>
      <w:r w:rsidR="00C23A5D"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 </w:t>
      </w:r>
      <w:r w:rsidR="00D617EB"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ผู้จัดทำโครงงาน</w:t>
      </w:r>
      <w:r w:rsidR="00C23A5D"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จึงได้นำเสนออุปกรณ์ที่สามารถทำ</w:t>
      </w:r>
      <w:r w:rsidR="00D617EB"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หน้าที่ตรงนี้แทนผู้ดูแล</w:t>
      </w:r>
    </w:p>
    <w:p w14:paraId="240CBE48" w14:textId="77777777" w:rsidR="000D3D4B" w:rsidRPr="00E33408" w:rsidRDefault="000D3D4B" w:rsidP="00CC1F9C">
      <w:p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ab/>
      </w:r>
      <w:bookmarkStart w:id="3" w:name="_Hlk5047555"/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>เครื่องควบคุมปริมาณสารละลายอัตโนมัติ</w:t>
      </w:r>
      <w:bookmarkEnd w:id="3"/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 คือเครื่องควบคุมปริมาณการไหลของสารละลายในอัตราการไหลที่ผู้ใช้สามารถกำหนดได้ เช่น 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1 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มิลิลิตร ต่อ 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1 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นาที เครื่องมือขึ้นนี้สามารถพบได้ในห้องแลปต่าง ๆ เช่นใน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 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ห้องปฏิบัติการทางวิศวกรรมเคมี และห้องผู้ป่วยภายในโรงพยาบาล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 </w:t>
      </w:r>
    </w:p>
    <w:p w14:paraId="17EC82D0" w14:textId="77777777" w:rsidR="000D3D4B" w:rsidRPr="00E33408" w:rsidRDefault="000D3D4B" w:rsidP="00CC1F9C">
      <w:p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E33408">
        <w:rPr>
          <w:rFonts w:ascii="TH Sarabun New" w:hAnsi="TH Sarabun New" w:cs="TH Sarabun New"/>
          <w:color w:val="000000" w:themeColor="text1"/>
          <w:sz w:val="32"/>
          <w:szCs w:val="32"/>
        </w:rPr>
        <w:tab/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เนื่องจากผู้ใช้งานต้องการสารละลายหรือยาในปริมาณที่ ถูกต้อง แม่นยำ และเป็นเวลานาน </w:t>
      </w:r>
    </w:p>
    <w:p w14:paraId="676310F2" w14:textId="7F974EF0" w:rsidR="000D3D4B" w:rsidRPr="00E33408" w:rsidRDefault="000D3D4B" w:rsidP="00CC1F9C">
      <w:p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  <w:cs/>
        </w:rPr>
      </w:pP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ซึ่งเครื่อง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 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ควบคุมชนิดนี้</w:t>
      </w:r>
      <w:r w:rsidR="00E12619"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>โดยทั่วไปจะ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ถูกเรียกว่า 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Syringe Pump 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จะทำหน้าที่แทน</w:t>
      </w:r>
      <w:r w:rsidR="00E12619"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ผู้ใช้งาน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 </w:t>
      </w:r>
      <w:r w:rsidR="00D617EB"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เพียงแค่ใส่สำสั่งที่ต้องการ 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>แต่เครื่องดังกล่าวมีราคาแพงและต้องนำเข้าจากต่างประเทศ</w:t>
      </w:r>
      <w:r w:rsidR="00E12619"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 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ทำให้มีความต้องการซื้อเครื่องมือน้อยลง ซึ่งมีข้อจำกัดที่ราคาแพงและ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 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ต้องรอเป็นเวลานาน</w:t>
      </w:r>
    </w:p>
    <w:p w14:paraId="06E0EB8A" w14:textId="53E66875" w:rsidR="00141FBB" w:rsidRPr="00E33408" w:rsidRDefault="000D3D4B" w:rsidP="00CC1F9C">
      <w:p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ab/>
      </w:r>
      <w:r w:rsidR="00C23A5D"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ดังนั้น ผู้พัฒนาจึงเห็นความสำคัญในการพัฒนาเครื่องมือชนิดนี้ เพื่อให้ผู้ใช้งานในพื้นที่สามารถเข้าถึงได้ใน</w:t>
      </w:r>
      <w:r w:rsidR="00C23A5D" w:rsidRPr="00E33408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 </w:t>
      </w:r>
      <w:r w:rsidR="00C23A5D"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ราคาที่ถูกลง และลดการสั่งซื้อเครื่องมือที่ราคาแพงจากต่างประเทศ</w:t>
      </w:r>
    </w:p>
    <w:p w14:paraId="49424026" w14:textId="77777777" w:rsidR="0061692A" w:rsidRPr="00E33408" w:rsidRDefault="0061692A" w:rsidP="00CC1F9C">
      <w:p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</w:p>
    <w:p w14:paraId="7D807BC4" w14:textId="77777777" w:rsidR="00F71A70" w:rsidRPr="00E33408" w:rsidRDefault="009122A6" w:rsidP="00CC1F9C">
      <w:pPr>
        <w:spacing w:after="0" w:line="240" w:lineRule="auto"/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</w:pPr>
      <w:r w:rsidRPr="00E33408"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  <w:t xml:space="preserve">2. </w:t>
      </w:r>
      <w:r w:rsidR="00141FBB" w:rsidRPr="00E33408">
        <w:rPr>
          <w:rFonts w:ascii="TH Sarabun New" w:hAnsi="TH Sarabun New" w:cs="TH Sarabun New"/>
          <w:b/>
          <w:bCs/>
          <w:color w:val="000000" w:themeColor="text1"/>
          <w:sz w:val="32"/>
          <w:szCs w:val="32"/>
          <w:cs/>
        </w:rPr>
        <w:t>วัตถุประสงค์ของโครงงาน</w:t>
      </w:r>
    </w:p>
    <w:p w14:paraId="0CA136C1" w14:textId="7BFFB489" w:rsidR="00F71A70" w:rsidRPr="00E33408" w:rsidRDefault="00F71A70" w:rsidP="00CC1F9C">
      <w:pPr>
        <w:spacing w:after="0" w:line="240" w:lineRule="auto"/>
        <w:ind w:firstLine="720"/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</w:pPr>
      <w:r w:rsidRPr="00E33408">
        <w:rPr>
          <w:rFonts w:ascii="TH Sarabun New" w:hAnsi="TH Sarabun New" w:cs="TH Sarabun New"/>
          <w:color w:val="000000" w:themeColor="text1"/>
          <w:sz w:val="32"/>
          <w:szCs w:val="32"/>
        </w:rPr>
        <w:t>1.</w:t>
      </w:r>
      <w:r w:rsidR="00932A0A"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>เพื่อ</w:t>
      </w:r>
      <w:r w:rsidR="00141FBB"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ผลิตต้นแบบเครื่องควบคุมปริมาณสารละลายอัตโนมัติให้ได้มาตรฐาน</w:t>
      </w:r>
      <w:r w:rsidRPr="00E33408"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  <w:br w:type="page"/>
      </w:r>
    </w:p>
    <w:p w14:paraId="2FAB2B91" w14:textId="77777777" w:rsidR="00387D49" w:rsidRPr="00E33408" w:rsidRDefault="009122A6" w:rsidP="00387D49">
      <w:pPr>
        <w:spacing w:after="0" w:line="240" w:lineRule="auto"/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</w:pPr>
      <w:r w:rsidRPr="00E33408"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  <w:lastRenderedPageBreak/>
        <w:t xml:space="preserve">3. </w:t>
      </w:r>
      <w:r w:rsidR="007A33FC" w:rsidRPr="00E33408">
        <w:rPr>
          <w:rFonts w:ascii="TH Sarabun New" w:hAnsi="TH Sarabun New" w:cs="TH Sarabun New"/>
          <w:b/>
          <w:bCs/>
          <w:color w:val="000000" w:themeColor="text1"/>
          <w:sz w:val="32"/>
          <w:szCs w:val="32"/>
          <w:cs/>
        </w:rPr>
        <w:t>ขอบเขตของโครงงาน</w:t>
      </w:r>
    </w:p>
    <w:p w14:paraId="60FEA765" w14:textId="2468BA31" w:rsidR="00387D49" w:rsidRPr="00E33408" w:rsidRDefault="00D24BCD" w:rsidP="00387D49">
      <w:pPr>
        <w:pStyle w:val="ListParagraph"/>
        <w:numPr>
          <w:ilvl w:val="0"/>
          <w:numId w:val="10"/>
        </w:numPr>
        <w:spacing w:after="0" w:line="240" w:lineRule="auto"/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</w:pP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สร้าง</w:t>
      </w:r>
      <w:r w:rsidR="007A33FC"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>เครื่องควบคุมปริมาณสารละลายอัตโนมัติให้ได้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ตาม</w:t>
      </w:r>
      <w:r w:rsidR="007A33FC"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มาตรฐาน </w:t>
      </w:r>
      <w:r w:rsidR="007A33FC" w:rsidRPr="00E33408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IEC </w:t>
      </w:r>
      <w:r w:rsidR="007A33FC"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>60601-2-2</w:t>
      </w:r>
      <w:r w:rsidR="00387D49" w:rsidRPr="00E33408">
        <w:rPr>
          <w:rFonts w:ascii="TH Sarabun New" w:hAnsi="TH Sarabun New" w:cs="TH Sarabun New"/>
          <w:color w:val="000000" w:themeColor="text1"/>
          <w:sz w:val="32"/>
          <w:szCs w:val="32"/>
        </w:rPr>
        <w:t>4</w:t>
      </w:r>
    </w:p>
    <w:p w14:paraId="60BB9DE0" w14:textId="77777777" w:rsidR="00387D49" w:rsidRPr="00E33408" w:rsidRDefault="00387D49" w:rsidP="00387D49">
      <w:pPr>
        <w:pStyle w:val="ListParagraph"/>
        <w:spacing w:after="0" w:line="240" w:lineRule="auto"/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</w:pPr>
    </w:p>
    <w:p w14:paraId="054A5E75" w14:textId="0F523D19" w:rsidR="003015AF" w:rsidRPr="00E33408" w:rsidRDefault="003015AF" w:rsidP="00387D49">
      <w:pPr>
        <w:pStyle w:val="ListParagraph"/>
        <w:spacing w:after="0" w:line="240" w:lineRule="auto"/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</w:pPr>
      <w:r w:rsidRPr="00E33408">
        <w:rPr>
          <w:rFonts w:ascii="TH Sarabun New" w:hAnsi="TH Sarabun New" w:cs="TH Sarabun New"/>
          <w:noProof/>
          <w:cs/>
        </w:rPr>
        <w:drawing>
          <wp:inline distT="0" distB="0" distL="0" distR="0" wp14:anchorId="03B97625" wp14:editId="07CD3D51">
            <wp:extent cx="5524500" cy="2482850"/>
            <wp:effectExtent l="0" t="0" r="0" b="0"/>
            <wp:docPr id="1" name="Picture 1" descr="C:\Users\KrinaIly\Downloads\Figure1-1024x33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KrinaIly\Downloads\Figure1-1024x332.jpg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66668" cy="250180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85D65DC" w14:textId="2B4B1F62" w:rsidR="00932A0A" w:rsidRPr="00E33408" w:rsidRDefault="00F71A70" w:rsidP="00CC1F9C">
      <w:pPr>
        <w:spacing w:after="0" w:line="240" w:lineRule="auto"/>
        <w:jc w:val="center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E33408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IEC 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>60601-2-24</w:t>
      </w:r>
    </w:p>
    <w:p w14:paraId="1FE7B85F" w14:textId="77777777" w:rsidR="0061692A" w:rsidRPr="00E33408" w:rsidRDefault="0061692A" w:rsidP="00CC1F9C">
      <w:pPr>
        <w:spacing w:after="0" w:line="240" w:lineRule="auto"/>
        <w:jc w:val="center"/>
        <w:rPr>
          <w:rFonts w:ascii="TH Sarabun New" w:hAnsi="TH Sarabun New" w:cs="TH Sarabun New"/>
          <w:color w:val="000000" w:themeColor="text1"/>
          <w:sz w:val="32"/>
          <w:szCs w:val="32"/>
        </w:rPr>
      </w:pPr>
    </w:p>
    <w:p w14:paraId="6E250ED8" w14:textId="1DFE9ED2" w:rsidR="00DE28D0" w:rsidRPr="00E33408" w:rsidRDefault="009122A6" w:rsidP="00CC1F9C">
      <w:pPr>
        <w:spacing w:after="0" w:line="240" w:lineRule="auto"/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</w:pPr>
      <w:r w:rsidRPr="00E33408"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  <w:t xml:space="preserve">4. </w:t>
      </w:r>
      <w:r w:rsidR="00932A0A" w:rsidRPr="00E33408">
        <w:rPr>
          <w:rFonts w:ascii="TH Sarabun New" w:hAnsi="TH Sarabun New" w:cs="TH Sarabun New"/>
          <w:b/>
          <w:bCs/>
          <w:color w:val="000000" w:themeColor="text1"/>
          <w:sz w:val="32"/>
          <w:szCs w:val="32"/>
          <w:cs/>
        </w:rPr>
        <w:t>ขั้นตอนในการดำเนินงา</w:t>
      </w:r>
      <w:r w:rsidR="0061692A" w:rsidRPr="00E33408">
        <w:rPr>
          <w:rFonts w:ascii="TH Sarabun New" w:hAnsi="TH Sarabun New" w:cs="TH Sarabun New"/>
          <w:b/>
          <w:bCs/>
          <w:color w:val="000000" w:themeColor="text1"/>
          <w:sz w:val="32"/>
          <w:szCs w:val="32"/>
          <w:cs/>
        </w:rPr>
        <w:t>น</w:t>
      </w:r>
    </w:p>
    <w:p w14:paraId="71EF7617" w14:textId="1139844C" w:rsidR="00DE28D0" w:rsidRPr="00E33408" w:rsidRDefault="00DE28D0" w:rsidP="00EE3E57">
      <w:pPr>
        <w:pStyle w:val="ListParagraph"/>
        <w:numPr>
          <w:ilvl w:val="0"/>
          <w:numId w:val="4"/>
        </w:num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อ่านบนความที่เกี่ยวข้องกับโครงงาน</w:t>
      </w:r>
    </w:p>
    <w:p w14:paraId="619DF80D" w14:textId="7C3B929A" w:rsidR="0061692A" w:rsidRPr="00E33408" w:rsidRDefault="00A76D23" w:rsidP="00EE3E57">
      <w:pPr>
        <w:pStyle w:val="ListParagraph"/>
        <w:numPr>
          <w:ilvl w:val="0"/>
          <w:numId w:val="4"/>
        </w:num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ศึกษาหลักการ</w:t>
      </w:r>
      <w:r w:rsidR="00DE28D0"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ทำงานของอุปกรณ์ที่เกี่ยวข้องกับโครงงาน</w:t>
      </w:r>
    </w:p>
    <w:p w14:paraId="69304E5E" w14:textId="46C71B85" w:rsidR="0061692A" w:rsidRPr="00E33408" w:rsidRDefault="00A76D23" w:rsidP="00EE3E57">
      <w:pPr>
        <w:pStyle w:val="ListParagraph"/>
        <w:numPr>
          <w:ilvl w:val="0"/>
          <w:numId w:val="4"/>
        </w:num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ออกแบบ</w:t>
      </w:r>
      <w:r w:rsidR="002C2D39"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 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>และ</w:t>
      </w:r>
      <w:r w:rsidR="00C558F2"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สร้าง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>เครื่องควบคุมปริมาณสารละลาย</w:t>
      </w:r>
    </w:p>
    <w:p w14:paraId="586AF711" w14:textId="5399CB32" w:rsidR="0061692A" w:rsidRPr="00E33408" w:rsidRDefault="0061692A" w:rsidP="00EE3E57">
      <w:pPr>
        <w:pStyle w:val="ListParagraph"/>
        <w:numPr>
          <w:ilvl w:val="0"/>
          <w:numId w:val="4"/>
        </w:num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ออกแบบการทด</w:t>
      </w:r>
      <w:r w:rsidR="002C2D39"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ลอง </w:t>
      </w:r>
      <w:r w:rsidR="00A76D23"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ทด</w:t>
      </w:r>
      <w:r w:rsidR="002C2D39"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ลอง</w:t>
      </w:r>
      <w:r w:rsidR="00A76D23"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การทำงาน</w:t>
      </w:r>
      <w:r w:rsidR="004212E0"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การ</w:t>
      </w:r>
      <w:r w:rsidR="002C2D39"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 และสรุปผลการทดลอง</w:t>
      </w:r>
    </w:p>
    <w:p w14:paraId="4D78099F" w14:textId="356E8916" w:rsidR="0061692A" w:rsidRPr="00E33408" w:rsidRDefault="0061692A" w:rsidP="00EE3E57">
      <w:pPr>
        <w:pStyle w:val="ListParagraph"/>
        <w:numPr>
          <w:ilvl w:val="0"/>
          <w:numId w:val="4"/>
        </w:num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>เขียนบทความ</w:t>
      </w:r>
    </w:p>
    <w:p w14:paraId="6C8DEBF4" w14:textId="77777777" w:rsidR="00DF35E9" w:rsidRPr="00E33408" w:rsidRDefault="00DF35E9" w:rsidP="00CC1F9C">
      <w:pPr>
        <w:pStyle w:val="ListParagraph"/>
        <w:spacing w:after="0" w:line="240" w:lineRule="auto"/>
        <w:ind w:left="1080"/>
        <w:rPr>
          <w:rFonts w:ascii="TH Sarabun New" w:hAnsi="TH Sarabun New" w:cs="TH Sarabun New"/>
          <w:color w:val="000000" w:themeColor="text1"/>
          <w:sz w:val="32"/>
          <w:szCs w:val="32"/>
        </w:rPr>
      </w:pPr>
    </w:p>
    <w:p w14:paraId="356EEF1B" w14:textId="77777777" w:rsidR="00A76D23" w:rsidRPr="00E33408" w:rsidRDefault="009122A6" w:rsidP="00CC1F9C">
      <w:pPr>
        <w:spacing w:after="0" w:line="240" w:lineRule="auto"/>
        <w:rPr>
          <w:rFonts w:ascii="TH Sarabun New" w:hAnsi="TH Sarabun New" w:cs="TH Sarabun New"/>
          <w:b/>
          <w:bCs/>
          <w:color w:val="000000" w:themeColor="text1"/>
          <w:sz w:val="32"/>
          <w:szCs w:val="32"/>
          <w:cs/>
        </w:rPr>
      </w:pPr>
      <w:r w:rsidRPr="00E33408"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  <w:t xml:space="preserve">5. </w:t>
      </w:r>
      <w:r w:rsidR="00A76D23" w:rsidRPr="00E33408">
        <w:rPr>
          <w:rFonts w:ascii="TH Sarabun New" w:hAnsi="TH Sarabun New" w:cs="TH Sarabun New"/>
          <w:b/>
          <w:bCs/>
          <w:color w:val="000000" w:themeColor="text1"/>
          <w:sz w:val="32"/>
          <w:szCs w:val="32"/>
          <w:cs/>
        </w:rPr>
        <w:t>ประโยชน์ที่คาดว่าจะได้รับ</w:t>
      </w:r>
    </w:p>
    <w:p w14:paraId="522E5678" w14:textId="39947407" w:rsidR="0061692A" w:rsidRPr="00E33408" w:rsidRDefault="0061692A" w:rsidP="00EE3E57">
      <w:pPr>
        <w:pStyle w:val="ListParagraph"/>
        <w:numPr>
          <w:ilvl w:val="0"/>
          <w:numId w:val="3"/>
        </w:num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ผู้ใช้งานสามารถใ</w:t>
      </w:r>
      <w:r w:rsidR="00AC5645"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ช้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งานจริง</w:t>
      </w:r>
      <w:r w:rsidR="00DE28D0"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 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>แทนอ</w:t>
      </w:r>
      <w:r w:rsidR="00AC5645"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ุป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ก</w:t>
      </w:r>
      <w:r w:rsidR="00AC5645"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ร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ณ์ชนิดเดียวกัน</w:t>
      </w:r>
      <w:r w:rsidR="00DB7AB7"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ที่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มีราคาที่สูงกว่า</w:t>
      </w:r>
    </w:p>
    <w:p w14:paraId="56B8268A" w14:textId="511F1182" w:rsidR="0061692A" w:rsidRPr="00E33408" w:rsidRDefault="00DB7AB7" w:rsidP="00EE3E57">
      <w:pPr>
        <w:pStyle w:val="ListParagraph"/>
        <w:numPr>
          <w:ilvl w:val="0"/>
          <w:numId w:val="3"/>
        </w:num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มีผู้สนใจโครงงานวิจัยเล่มนี้และได้นำไปพัฒนาต่อ</w:t>
      </w:r>
      <w:r w:rsidR="0061692A"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>ในอนาคต</w:t>
      </w:r>
    </w:p>
    <w:p w14:paraId="2BAC638C" w14:textId="77777777" w:rsidR="00DF35E9" w:rsidRPr="00E33408" w:rsidRDefault="00DF35E9" w:rsidP="00CC1F9C">
      <w:p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</w:p>
    <w:p w14:paraId="749071CA" w14:textId="1BA1DD1D" w:rsidR="004212E0" w:rsidRPr="00E33408" w:rsidRDefault="009122A6" w:rsidP="00CC1F9C">
      <w:pPr>
        <w:spacing w:after="0" w:line="240" w:lineRule="auto"/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</w:pPr>
      <w:r w:rsidRPr="00E33408"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  <w:t xml:space="preserve">6. </w:t>
      </w:r>
      <w:r w:rsidR="004212E0" w:rsidRPr="00E33408">
        <w:rPr>
          <w:rFonts w:ascii="TH Sarabun New" w:hAnsi="TH Sarabun New" w:cs="TH Sarabun New"/>
          <w:b/>
          <w:bCs/>
          <w:color w:val="000000" w:themeColor="text1"/>
          <w:sz w:val="32"/>
          <w:szCs w:val="32"/>
          <w:cs/>
        </w:rPr>
        <w:t>สถานที่ทำโครงงาน</w:t>
      </w:r>
    </w:p>
    <w:p w14:paraId="646A4625" w14:textId="77777777" w:rsidR="003015AF" w:rsidRPr="00E33408" w:rsidRDefault="003015AF" w:rsidP="00EE3E57">
      <w:pPr>
        <w:pStyle w:val="ListParagraph"/>
        <w:numPr>
          <w:ilvl w:val="0"/>
          <w:numId w:val="1"/>
        </w:num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ตึกวิศวกรรมศาสตร์มหาวิทยาลัยนครพนม</w:t>
      </w:r>
    </w:p>
    <w:p w14:paraId="71C06CFE" w14:textId="3E7A4A46" w:rsidR="000065F5" w:rsidRPr="002A1757" w:rsidRDefault="00922FE4">
      <w:pPr>
        <w:rPr>
          <w:rFonts w:ascii="TH Sarabun New" w:hAnsi="TH Sarabun New" w:cs="TH Sarabun New" w:hint="cs"/>
          <w:color w:val="000000" w:themeColor="text1"/>
          <w:sz w:val="32"/>
          <w:szCs w:val="32"/>
        </w:rPr>
      </w:pPr>
      <w:r>
        <w:rPr>
          <w:rFonts w:ascii="TH Sarabun New" w:hAnsi="TH Sarabun New" w:cs="TH Sarabun New"/>
          <w:color w:val="000000" w:themeColor="text1"/>
          <w:sz w:val="32"/>
          <w:szCs w:val="32"/>
        </w:rPr>
        <w:br w:type="page"/>
      </w:r>
    </w:p>
    <w:p w14:paraId="53CE2497" w14:textId="77EAF78F" w:rsidR="000065F5" w:rsidRDefault="002A1757" w:rsidP="000065F5">
      <w:pPr>
        <w:spacing w:after="0" w:line="240" w:lineRule="auto"/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</w:pPr>
      <w:r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  <w:lastRenderedPageBreak/>
        <w:t>7</w:t>
      </w:r>
      <w:r w:rsidR="009122A6" w:rsidRPr="00E33408"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  <w:t xml:space="preserve">. </w:t>
      </w:r>
      <w:r w:rsidR="009122A6" w:rsidRPr="00E33408">
        <w:rPr>
          <w:rFonts w:ascii="TH Sarabun New" w:hAnsi="TH Sarabun New" w:cs="TH Sarabun New"/>
          <w:b/>
          <w:bCs/>
          <w:color w:val="000000" w:themeColor="text1"/>
          <w:sz w:val="32"/>
          <w:szCs w:val="32"/>
          <w:cs/>
        </w:rPr>
        <w:t>ตารางแผนการดำเนินงาน</w:t>
      </w:r>
    </w:p>
    <w:p w14:paraId="7443A1D0" w14:textId="3921768F" w:rsidR="00331A42" w:rsidRPr="00E33408" w:rsidRDefault="00CC1F9C" w:rsidP="000065F5">
      <w:pPr>
        <w:spacing w:after="0" w:line="240" w:lineRule="auto"/>
        <w:jc w:val="center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E33408">
        <w:rPr>
          <w:rFonts w:ascii="TH Sarabun New" w:hAnsi="TH Sarabun New" w:cs="TH Sarabun New"/>
          <w:noProof/>
          <w:color w:val="000000" w:themeColor="text1"/>
          <w:sz w:val="32"/>
          <w:szCs w:val="32"/>
        </w:rPr>
        <w:drawing>
          <wp:inline distT="0" distB="0" distL="0" distR="0" wp14:anchorId="45C93BAB" wp14:editId="4F239222">
            <wp:extent cx="5164836" cy="3042920"/>
            <wp:effectExtent l="0" t="0" r="0" b="508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รูปแผนการดำเนินงาน.jpg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98099" cy="306251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1A3A35E" w14:textId="77777777" w:rsidR="00331A42" w:rsidRPr="00E33408" w:rsidRDefault="00331A42" w:rsidP="00CC1F9C">
      <w:p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</w:p>
    <w:p w14:paraId="5DBF4243" w14:textId="77777777" w:rsidR="00331A42" w:rsidRPr="00E33408" w:rsidRDefault="00331A42" w:rsidP="00CC1F9C">
      <w:p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</w:p>
    <w:p w14:paraId="0D5DDA83" w14:textId="77777777" w:rsidR="00331A42" w:rsidRPr="00E33408" w:rsidRDefault="00331A42" w:rsidP="00CC1F9C">
      <w:p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</w:p>
    <w:p w14:paraId="649482B8" w14:textId="77777777" w:rsidR="00035542" w:rsidRPr="00E33408" w:rsidRDefault="00035542" w:rsidP="00CC1F9C">
      <w:pPr>
        <w:spacing w:after="0" w:line="240" w:lineRule="auto"/>
        <w:rPr>
          <w:rFonts w:ascii="TH Sarabun New" w:hAnsi="TH Sarabun New" w:cs="TH Sarabun New"/>
          <w:b/>
          <w:bCs/>
          <w:color w:val="000000" w:themeColor="text1"/>
          <w:sz w:val="32"/>
          <w:szCs w:val="32"/>
          <w:cs/>
        </w:rPr>
      </w:pPr>
      <w:r w:rsidRPr="00E33408">
        <w:rPr>
          <w:rFonts w:ascii="TH Sarabun New" w:hAnsi="TH Sarabun New" w:cs="TH Sarabun New"/>
          <w:b/>
          <w:bCs/>
          <w:color w:val="000000" w:themeColor="text1"/>
          <w:sz w:val="32"/>
          <w:szCs w:val="32"/>
          <w:cs/>
        </w:rPr>
        <w:br w:type="page"/>
      </w:r>
    </w:p>
    <w:p w14:paraId="3067B05A" w14:textId="77777777" w:rsidR="009122A6" w:rsidRPr="00E33408" w:rsidRDefault="009122A6" w:rsidP="00CC1F9C">
      <w:pPr>
        <w:spacing w:after="0" w:line="240" w:lineRule="auto"/>
        <w:jc w:val="center"/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</w:pPr>
      <w:r w:rsidRPr="00E33408">
        <w:rPr>
          <w:rFonts w:ascii="TH Sarabun New" w:hAnsi="TH Sarabun New" w:cs="TH Sarabun New"/>
          <w:b/>
          <w:bCs/>
          <w:color w:val="000000" w:themeColor="text1"/>
          <w:sz w:val="32"/>
          <w:szCs w:val="32"/>
          <w:cs/>
        </w:rPr>
        <w:lastRenderedPageBreak/>
        <w:t>บทที่</w:t>
      </w:r>
      <w:r w:rsidRPr="00E33408"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  <w:t xml:space="preserve"> 2</w:t>
      </w:r>
    </w:p>
    <w:p w14:paraId="4F7181BE" w14:textId="508B2E70" w:rsidR="00246069" w:rsidRPr="00E33408" w:rsidRDefault="00F866BC" w:rsidP="008617BB">
      <w:pPr>
        <w:spacing w:after="0" w:line="240" w:lineRule="auto"/>
        <w:jc w:val="center"/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</w:pPr>
      <w:r w:rsidRPr="00E33408">
        <w:rPr>
          <w:rFonts w:ascii="TH Sarabun New" w:hAnsi="TH Sarabun New" w:cs="TH Sarabun New"/>
          <w:b/>
          <w:bCs/>
          <w:color w:val="000000" w:themeColor="text1"/>
          <w:sz w:val="32"/>
          <w:szCs w:val="32"/>
          <w:cs/>
        </w:rPr>
        <w:t>เอกสารและโครง</w:t>
      </w:r>
      <w:r w:rsidR="009122A6" w:rsidRPr="00E33408">
        <w:rPr>
          <w:rFonts w:ascii="TH Sarabun New" w:hAnsi="TH Sarabun New" w:cs="TH Sarabun New"/>
          <w:b/>
          <w:bCs/>
          <w:color w:val="000000" w:themeColor="text1"/>
          <w:sz w:val="32"/>
          <w:szCs w:val="32"/>
          <w:cs/>
        </w:rPr>
        <w:t>งานที่เกี่ยวข้อ</w:t>
      </w:r>
      <w:r w:rsidR="00246069" w:rsidRPr="00E33408">
        <w:rPr>
          <w:rFonts w:ascii="TH Sarabun New" w:hAnsi="TH Sarabun New" w:cs="TH Sarabun New"/>
          <w:b/>
          <w:bCs/>
          <w:color w:val="000000" w:themeColor="text1"/>
          <w:sz w:val="32"/>
          <w:szCs w:val="32"/>
          <w:cs/>
        </w:rPr>
        <w:t>ง</w:t>
      </w:r>
    </w:p>
    <w:p w14:paraId="0681656B" w14:textId="77777777" w:rsidR="00246069" w:rsidRPr="00E33408" w:rsidRDefault="00246069" w:rsidP="008617BB">
      <w:pPr>
        <w:spacing w:after="0" w:line="240" w:lineRule="auto"/>
        <w:jc w:val="center"/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</w:pPr>
    </w:p>
    <w:p w14:paraId="13BFA6DD" w14:textId="474EB408" w:rsidR="007E5884" w:rsidRDefault="006A3BD2" w:rsidP="008617BB">
      <w:p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  <w:r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>เพื่อผู้อ่านเข้าใจโครงงานวิจัยได้มากขึ้น ผู้จัดทำโครงงานได้รวบ ข้อมูล หลักการคิดและ</w:t>
      </w:r>
      <w:r w:rsidRPr="006A3BD2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ทฏดี</w:t>
      </w:r>
      <w:r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>ที่เกี่ยวข้องกับโครงงานดังต่อไปนี้</w:t>
      </w:r>
    </w:p>
    <w:p w14:paraId="20359382" w14:textId="5E14CDCE" w:rsidR="006A3BD2" w:rsidRPr="007E5884" w:rsidRDefault="007E5884" w:rsidP="007E5884">
      <w:pPr>
        <w:spacing w:after="0" w:line="240" w:lineRule="auto"/>
        <w:jc w:val="center"/>
        <w:rPr>
          <w:rFonts w:ascii="TH Sarabun New" w:hAnsi="TH Sarabun New" w:cs="TH Sarabun New" w:hint="cs"/>
          <w:b/>
          <w:bCs/>
          <w:color w:val="000000" w:themeColor="text1"/>
          <w:sz w:val="32"/>
          <w:szCs w:val="32"/>
          <w:cs/>
        </w:rPr>
      </w:pPr>
      <w:r w:rsidRPr="007E5884">
        <w:rPr>
          <w:rFonts w:ascii="TH Sarabun New" w:hAnsi="TH Sarabun New" w:cs="TH Sarabun New" w:hint="cs"/>
          <w:b/>
          <w:bCs/>
          <w:color w:val="000000" w:themeColor="text1"/>
          <w:sz w:val="32"/>
          <w:szCs w:val="32"/>
          <w:cs/>
        </w:rPr>
        <w:t xml:space="preserve">โครงสร้างอุปกรณ์ </w:t>
      </w:r>
      <w:r w:rsidRPr="007E5884"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  <w:t>Syringe Pump</w:t>
      </w:r>
    </w:p>
    <w:p w14:paraId="2C22BF63" w14:textId="77777777" w:rsidR="00BB777E" w:rsidRPr="00BB777E" w:rsidRDefault="00A359A6" w:rsidP="00BB777E">
      <w:pPr>
        <w:spacing w:after="0" w:line="240" w:lineRule="auto"/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</w:pPr>
      <w:r w:rsidRPr="00BB777E"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  <w:t>Syringe Pump</w:t>
      </w:r>
      <w:r w:rsidR="007F2E7C" w:rsidRPr="00BB777E">
        <w:rPr>
          <w:rFonts w:ascii="TH Sarabun New" w:hAnsi="TH Sarabun New" w:cs="TH Sarabun New" w:hint="cs"/>
          <w:b/>
          <w:bCs/>
          <w:color w:val="000000" w:themeColor="text1"/>
          <w:sz w:val="32"/>
          <w:szCs w:val="32"/>
          <w:cs/>
        </w:rPr>
        <w:t xml:space="preserve"> </w:t>
      </w:r>
    </w:p>
    <w:p w14:paraId="097B20C0" w14:textId="125ABD67" w:rsidR="00454210" w:rsidRDefault="00BB777E" w:rsidP="00BB777E">
      <w:p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  <w:r>
        <w:rPr>
          <w:rFonts w:ascii="TH Sarabun New" w:hAnsi="TH Sarabun New" w:cs="TH Sarabun New"/>
          <w:color w:val="000000" w:themeColor="text1"/>
          <w:sz w:val="32"/>
          <w:szCs w:val="32"/>
          <w:cs/>
        </w:rPr>
        <w:tab/>
      </w:r>
      <w:r w:rsidRPr="00BB777E">
        <w:rPr>
          <w:rFonts w:ascii="TH Sarabun New" w:hAnsi="TH Sarabun New" w:cs="TH Sarabun New"/>
          <w:color w:val="000000" w:themeColor="text1"/>
          <w:sz w:val="32"/>
          <w:szCs w:val="32"/>
        </w:rPr>
        <w:t>Syringe Pump</w:t>
      </w:r>
      <w:r w:rsidRPr="00BB777E"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 xml:space="preserve"> </w:t>
      </w:r>
      <w:r w:rsidR="007F2E7C" w:rsidRPr="00BB777E"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>คืออุปกรณ์</w:t>
      </w:r>
      <w:r w:rsidR="008703CA" w:rsidRPr="00BB777E"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>ที่คอยควบคุมการไหลของสารละลายที่อยู่ภายในเข็มฉีดยา</w:t>
      </w:r>
      <w:r w:rsidRPr="00BB777E"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 xml:space="preserve"> สามรถใช้กับ</w:t>
      </w:r>
      <w:r w:rsidR="008703CA" w:rsidRPr="00BB777E"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>ผู้ป่วยหรือสำหรับการใช้งานวิจัยทางการแพทย์หรือทางด้านเคมี สำหรับผู้ป่วย</w:t>
      </w:r>
      <w:r w:rsidRPr="00BB777E"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 xml:space="preserve">สารละลายประเภทยาจะถูกฉีดเข้าทางหลอดเลือดดำ เพื่อลดอัตรายการไหลของยาเข้าสู่ร่างกายที่เร็วเกินไป ถ้าหากไม่ควบคุมการไหลจะทำให้ผู้ป่วยได้รับสารละลายที่เร็วและมาเกินไปจึงเกิดผลข้างเคียง สำหรับทางวิจัยแพทย์หรือทางเคมี ที่คอยผสมสารละลายที่ใช้ในการทดลอง เพื่อการผสมที่เข้ากันในปริมาณที่ละเอียดและแม่นยำ เพื่อผลการทดลองที่ผิดพลาดน้อยที่สุด โครงสร้างภายในเครื่อง </w:t>
      </w:r>
      <w:r w:rsidRPr="00BB777E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Syringe Pump </w:t>
      </w:r>
      <w:r w:rsidRPr="00BB777E"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>รายละเอียดจะประกอบไปด้วยดังนี้</w:t>
      </w:r>
    </w:p>
    <w:p w14:paraId="6144124E" w14:textId="269E4EDF" w:rsidR="00BB777E" w:rsidRPr="00BB777E" w:rsidRDefault="00BB777E" w:rsidP="00BB777E">
      <w:pPr>
        <w:spacing w:after="0" w:line="240" w:lineRule="auto"/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</w:pPr>
      <w:r w:rsidRPr="00BB777E"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  <w:t>Stepping Motor</w:t>
      </w:r>
    </w:p>
    <w:p w14:paraId="766B3838" w14:textId="0F57C0CA" w:rsidR="00BB777E" w:rsidRPr="00E33408" w:rsidRDefault="00BB777E" w:rsidP="00BB777E">
      <w:pPr>
        <w:spacing w:after="0" w:line="240" w:lineRule="auto"/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</w:pPr>
      <w:r>
        <w:rPr>
          <w:rFonts w:ascii="TH Sarabun New" w:hAnsi="TH Sarabun New" w:cs="TH Sarabun New"/>
          <w:color w:val="000000" w:themeColor="text1"/>
          <w:sz w:val="32"/>
          <w:szCs w:val="32"/>
        </w:rPr>
        <w:tab/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Stepping Motor 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คือมอเตอร์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 DC (Direct Current 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หรือไฟฟ้ากระแสตรง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) 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ขับเคลื่อนโดยใช้ความผกผันของสัญญาณพัลส์ 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(Pulse) 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สัญญาณพัลส์แต่ละระลอกสามารถหมุนได้ที่ละขั้นหรือที่ละสเต็ป โดยแต่ละเต็ปจะขึ้นอยู่กับโครงสร้างมอเตอร์ที่แตกต่างกัน โดยทั่วไป 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1 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สเต็ปสามารถหมุนได้ 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1,1.5,1.8 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และ 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2 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องศา 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(1:1 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องศา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 1:1.5 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องศา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 1:1.8 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องศา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 1:2 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องศา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</w:rPr>
        <w:t>)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 ข้อดี 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</w:rPr>
        <w:t>Stepping Motor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 สามารถกำหนด</w:t>
      </w:r>
      <w:r w:rsidR="007E5884"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>การหมุนไปยัง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ตำแหน่งได้อย่างแม่นยำ 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</w:rPr>
        <w:t>Stepping Motor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 ไม่สามารถทำงานได้</w:t>
      </w:r>
      <w:r w:rsidR="007E5884"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>ด้วย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ตัวเอง จำเป็นต้องมีอุปกรณ์ที่ช่วยในการขับเคลื่อนคือ 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Stepping Motor Drive 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และ 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</w:rPr>
        <w:t>Controller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 การขับเคลื่อน 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Stepping Motor 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หลัก ๆ จะถูกแบ่งออกเป็น 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4 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>โหมด ดังนี้</w:t>
      </w:r>
    </w:p>
    <w:p w14:paraId="0A58C4CB" w14:textId="0232E685" w:rsidR="00BB777E" w:rsidRPr="00E33408" w:rsidRDefault="00BB777E" w:rsidP="00BB777E">
      <w:pPr>
        <w:pStyle w:val="ListParagraph"/>
        <w:numPr>
          <w:ilvl w:val="0"/>
          <w:numId w:val="7"/>
        </w:num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E33408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Wave Drive 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หรือ 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Single-Coil Excitation 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>เป็นการทำงานแบบขดลวดจะทำงานที่ละ</w:t>
      </w:r>
      <w:r w:rsidR="00922FE4"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>หนึ่ง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ขด แต่ตัวจะทำงานตามลำดับต่อหนึ่งสเต็ป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 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เช่น 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</w:rPr>
        <w:t>1,2,3,4,1,2,3,4</w:t>
      </w:r>
    </w:p>
    <w:p w14:paraId="0A824A62" w14:textId="77777777" w:rsidR="00BB777E" w:rsidRPr="00E33408" w:rsidRDefault="00BB777E" w:rsidP="00BB777E">
      <w:pPr>
        <w:pStyle w:val="ListParagraph"/>
        <w:spacing w:after="0" w:line="240" w:lineRule="auto"/>
        <w:jc w:val="center"/>
        <w:rPr>
          <w:rFonts w:ascii="TH Sarabun New" w:hAnsi="TH Sarabun New" w:cs="TH Sarabun New"/>
          <w:color w:val="000000" w:themeColor="text1"/>
          <w:sz w:val="32"/>
          <w:szCs w:val="32"/>
        </w:rPr>
      </w:pP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374"/>
        <w:gridCol w:w="1394"/>
        <w:gridCol w:w="1393"/>
        <w:gridCol w:w="1393"/>
        <w:gridCol w:w="1394"/>
      </w:tblGrid>
      <w:tr w:rsidR="00BB777E" w:rsidRPr="00E33408" w14:paraId="0337E697" w14:textId="77777777" w:rsidTr="00E62999">
        <w:trPr>
          <w:jc w:val="center"/>
        </w:trPr>
        <w:tc>
          <w:tcPr>
            <w:tcW w:w="1374" w:type="dxa"/>
          </w:tcPr>
          <w:p w14:paraId="436C52A4" w14:textId="77777777" w:rsidR="00BB777E" w:rsidRPr="00E33408" w:rsidRDefault="00BB777E" w:rsidP="00E6299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Step No</w:t>
            </w:r>
          </w:p>
        </w:tc>
        <w:tc>
          <w:tcPr>
            <w:tcW w:w="1394" w:type="dxa"/>
          </w:tcPr>
          <w:p w14:paraId="2DAB2A88" w14:textId="77777777" w:rsidR="00BB777E" w:rsidRPr="00E33408" w:rsidRDefault="00BB777E" w:rsidP="00E6299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Phase A</w:t>
            </w:r>
          </w:p>
        </w:tc>
        <w:tc>
          <w:tcPr>
            <w:tcW w:w="1393" w:type="dxa"/>
          </w:tcPr>
          <w:p w14:paraId="1A8B6BCA" w14:textId="77777777" w:rsidR="00BB777E" w:rsidRPr="00E33408" w:rsidRDefault="00BB777E" w:rsidP="00E6299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Phase B</w:t>
            </w:r>
          </w:p>
        </w:tc>
        <w:tc>
          <w:tcPr>
            <w:tcW w:w="1393" w:type="dxa"/>
          </w:tcPr>
          <w:p w14:paraId="71B2E9B0" w14:textId="77777777" w:rsidR="00BB777E" w:rsidRPr="00E33408" w:rsidRDefault="00BB777E" w:rsidP="00E6299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Phase A’</w:t>
            </w:r>
          </w:p>
        </w:tc>
        <w:tc>
          <w:tcPr>
            <w:tcW w:w="1394" w:type="dxa"/>
          </w:tcPr>
          <w:p w14:paraId="77BC05D0" w14:textId="77777777" w:rsidR="00BB777E" w:rsidRPr="00E33408" w:rsidRDefault="00BB777E" w:rsidP="00E6299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Phase B’</w:t>
            </w:r>
          </w:p>
        </w:tc>
      </w:tr>
      <w:tr w:rsidR="00BB777E" w:rsidRPr="00E33408" w14:paraId="686A3AF8" w14:textId="77777777" w:rsidTr="00E62999">
        <w:trPr>
          <w:jc w:val="center"/>
        </w:trPr>
        <w:tc>
          <w:tcPr>
            <w:tcW w:w="1374" w:type="dxa"/>
          </w:tcPr>
          <w:p w14:paraId="1295E33C" w14:textId="77777777" w:rsidR="00BB777E" w:rsidRPr="00E33408" w:rsidRDefault="00BB777E" w:rsidP="00E6299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1</w:t>
            </w:r>
          </w:p>
        </w:tc>
        <w:tc>
          <w:tcPr>
            <w:tcW w:w="1394" w:type="dxa"/>
          </w:tcPr>
          <w:p w14:paraId="1B3B2701" w14:textId="77777777" w:rsidR="00BB777E" w:rsidRPr="00E33408" w:rsidRDefault="00BB777E" w:rsidP="00E6299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color w:val="FF0000"/>
                <w:sz w:val="32"/>
                <w:szCs w:val="32"/>
              </w:rPr>
              <w:t>ON</w:t>
            </w:r>
          </w:p>
        </w:tc>
        <w:tc>
          <w:tcPr>
            <w:tcW w:w="1393" w:type="dxa"/>
          </w:tcPr>
          <w:p w14:paraId="4754104E" w14:textId="77777777" w:rsidR="00BB777E" w:rsidRPr="00E33408" w:rsidRDefault="00BB777E" w:rsidP="00E6299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OFF</w:t>
            </w:r>
          </w:p>
        </w:tc>
        <w:tc>
          <w:tcPr>
            <w:tcW w:w="1393" w:type="dxa"/>
          </w:tcPr>
          <w:p w14:paraId="7F0249FD" w14:textId="77777777" w:rsidR="00BB777E" w:rsidRPr="00E33408" w:rsidRDefault="00BB777E" w:rsidP="00E6299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OFF</w:t>
            </w:r>
          </w:p>
        </w:tc>
        <w:tc>
          <w:tcPr>
            <w:tcW w:w="1394" w:type="dxa"/>
          </w:tcPr>
          <w:p w14:paraId="15DD5DF5" w14:textId="77777777" w:rsidR="00BB777E" w:rsidRPr="00E33408" w:rsidRDefault="00BB777E" w:rsidP="00E6299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OFF</w:t>
            </w:r>
          </w:p>
        </w:tc>
      </w:tr>
      <w:tr w:rsidR="00BB777E" w:rsidRPr="00E33408" w14:paraId="7F080EB3" w14:textId="77777777" w:rsidTr="00E62999">
        <w:trPr>
          <w:jc w:val="center"/>
        </w:trPr>
        <w:tc>
          <w:tcPr>
            <w:tcW w:w="1374" w:type="dxa"/>
          </w:tcPr>
          <w:p w14:paraId="4E653A6C" w14:textId="77777777" w:rsidR="00BB777E" w:rsidRPr="00E33408" w:rsidRDefault="00BB777E" w:rsidP="00E6299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2</w:t>
            </w:r>
          </w:p>
        </w:tc>
        <w:tc>
          <w:tcPr>
            <w:tcW w:w="1394" w:type="dxa"/>
          </w:tcPr>
          <w:p w14:paraId="1C7F2484" w14:textId="77777777" w:rsidR="00BB777E" w:rsidRPr="00E33408" w:rsidRDefault="00BB777E" w:rsidP="00E6299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OFF</w:t>
            </w:r>
          </w:p>
        </w:tc>
        <w:tc>
          <w:tcPr>
            <w:tcW w:w="1393" w:type="dxa"/>
          </w:tcPr>
          <w:p w14:paraId="54A8A947" w14:textId="77777777" w:rsidR="00BB777E" w:rsidRPr="00E33408" w:rsidRDefault="00BB777E" w:rsidP="00E6299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color w:val="FF0000"/>
                <w:sz w:val="32"/>
                <w:szCs w:val="32"/>
              </w:rPr>
              <w:t>ON</w:t>
            </w:r>
          </w:p>
        </w:tc>
        <w:tc>
          <w:tcPr>
            <w:tcW w:w="1393" w:type="dxa"/>
          </w:tcPr>
          <w:p w14:paraId="6572F403" w14:textId="77777777" w:rsidR="00BB777E" w:rsidRPr="00E33408" w:rsidRDefault="00BB777E" w:rsidP="00E6299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OFF</w:t>
            </w:r>
          </w:p>
        </w:tc>
        <w:tc>
          <w:tcPr>
            <w:tcW w:w="1394" w:type="dxa"/>
          </w:tcPr>
          <w:p w14:paraId="06081486" w14:textId="77777777" w:rsidR="00BB777E" w:rsidRPr="00E33408" w:rsidRDefault="00BB777E" w:rsidP="00E6299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OFF</w:t>
            </w:r>
          </w:p>
        </w:tc>
      </w:tr>
      <w:tr w:rsidR="00BB777E" w:rsidRPr="00E33408" w14:paraId="2DC7E5C6" w14:textId="77777777" w:rsidTr="00E62999">
        <w:trPr>
          <w:jc w:val="center"/>
        </w:trPr>
        <w:tc>
          <w:tcPr>
            <w:tcW w:w="1374" w:type="dxa"/>
          </w:tcPr>
          <w:p w14:paraId="7328E7CE" w14:textId="77777777" w:rsidR="00BB777E" w:rsidRPr="00E33408" w:rsidRDefault="00BB777E" w:rsidP="00E6299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3</w:t>
            </w:r>
          </w:p>
        </w:tc>
        <w:tc>
          <w:tcPr>
            <w:tcW w:w="1394" w:type="dxa"/>
          </w:tcPr>
          <w:p w14:paraId="0351B091" w14:textId="77777777" w:rsidR="00BB777E" w:rsidRPr="00E33408" w:rsidRDefault="00BB777E" w:rsidP="00E6299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OFF</w:t>
            </w:r>
          </w:p>
        </w:tc>
        <w:tc>
          <w:tcPr>
            <w:tcW w:w="1393" w:type="dxa"/>
          </w:tcPr>
          <w:p w14:paraId="6FEF5F59" w14:textId="77777777" w:rsidR="00BB777E" w:rsidRPr="00E33408" w:rsidRDefault="00BB777E" w:rsidP="00E6299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OFF</w:t>
            </w:r>
          </w:p>
        </w:tc>
        <w:tc>
          <w:tcPr>
            <w:tcW w:w="1393" w:type="dxa"/>
          </w:tcPr>
          <w:p w14:paraId="4D29CDC6" w14:textId="77777777" w:rsidR="00BB777E" w:rsidRPr="00E33408" w:rsidRDefault="00BB777E" w:rsidP="00E6299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color w:val="FF0000"/>
                <w:sz w:val="32"/>
                <w:szCs w:val="32"/>
              </w:rPr>
              <w:t>ON</w:t>
            </w:r>
          </w:p>
        </w:tc>
        <w:tc>
          <w:tcPr>
            <w:tcW w:w="1394" w:type="dxa"/>
          </w:tcPr>
          <w:p w14:paraId="57C7F9D3" w14:textId="77777777" w:rsidR="00BB777E" w:rsidRPr="00E33408" w:rsidRDefault="00BB777E" w:rsidP="00E6299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OFF</w:t>
            </w:r>
          </w:p>
        </w:tc>
      </w:tr>
      <w:tr w:rsidR="00BB777E" w:rsidRPr="00E33408" w14:paraId="5A6C49A4" w14:textId="77777777" w:rsidTr="00E62999">
        <w:trPr>
          <w:jc w:val="center"/>
        </w:trPr>
        <w:tc>
          <w:tcPr>
            <w:tcW w:w="1374" w:type="dxa"/>
          </w:tcPr>
          <w:p w14:paraId="68C6B9C4" w14:textId="77777777" w:rsidR="00BB777E" w:rsidRPr="00E33408" w:rsidRDefault="00BB777E" w:rsidP="00E6299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4</w:t>
            </w:r>
          </w:p>
        </w:tc>
        <w:tc>
          <w:tcPr>
            <w:tcW w:w="1394" w:type="dxa"/>
          </w:tcPr>
          <w:p w14:paraId="2AD17011" w14:textId="77777777" w:rsidR="00BB777E" w:rsidRPr="00E33408" w:rsidRDefault="00BB777E" w:rsidP="00E6299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OFF</w:t>
            </w:r>
          </w:p>
        </w:tc>
        <w:tc>
          <w:tcPr>
            <w:tcW w:w="1393" w:type="dxa"/>
          </w:tcPr>
          <w:p w14:paraId="3FC50A2D" w14:textId="77777777" w:rsidR="00BB777E" w:rsidRPr="00E33408" w:rsidRDefault="00BB777E" w:rsidP="00E6299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OFF</w:t>
            </w:r>
          </w:p>
        </w:tc>
        <w:tc>
          <w:tcPr>
            <w:tcW w:w="1393" w:type="dxa"/>
          </w:tcPr>
          <w:p w14:paraId="05243D90" w14:textId="77777777" w:rsidR="00BB777E" w:rsidRPr="00E33408" w:rsidRDefault="00BB777E" w:rsidP="00E6299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OFF</w:t>
            </w:r>
          </w:p>
        </w:tc>
        <w:tc>
          <w:tcPr>
            <w:tcW w:w="1394" w:type="dxa"/>
          </w:tcPr>
          <w:p w14:paraId="5A5A6F4A" w14:textId="77777777" w:rsidR="00BB777E" w:rsidRPr="00E33408" w:rsidRDefault="00BB777E" w:rsidP="00E6299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color w:val="FF0000"/>
                <w:sz w:val="32"/>
                <w:szCs w:val="32"/>
              </w:rPr>
              <w:t>ON</w:t>
            </w:r>
          </w:p>
        </w:tc>
      </w:tr>
      <w:tr w:rsidR="00BB777E" w:rsidRPr="00E33408" w14:paraId="7C36AB67" w14:textId="77777777" w:rsidTr="00E62999">
        <w:trPr>
          <w:jc w:val="center"/>
        </w:trPr>
        <w:tc>
          <w:tcPr>
            <w:tcW w:w="1374" w:type="dxa"/>
          </w:tcPr>
          <w:p w14:paraId="0751F7AA" w14:textId="77777777" w:rsidR="00BB777E" w:rsidRPr="00E33408" w:rsidRDefault="00BB777E" w:rsidP="00E6299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lastRenderedPageBreak/>
              <w:t>5</w:t>
            </w:r>
          </w:p>
        </w:tc>
        <w:tc>
          <w:tcPr>
            <w:tcW w:w="1394" w:type="dxa"/>
          </w:tcPr>
          <w:p w14:paraId="6E96FB7D" w14:textId="77777777" w:rsidR="00BB777E" w:rsidRPr="00E33408" w:rsidRDefault="00BB777E" w:rsidP="00E6299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color w:val="FF0000"/>
                <w:sz w:val="32"/>
                <w:szCs w:val="32"/>
              </w:rPr>
              <w:t>ON</w:t>
            </w:r>
          </w:p>
        </w:tc>
        <w:tc>
          <w:tcPr>
            <w:tcW w:w="1393" w:type="dxa"/>
          </w:tcPr>
          <w:p w14:paraId="313AD63C" w14:textId="77777777" w:rsidR="00BB777E" w:rsidRPr="00E33408" w:rsidRDefault="00BB777E" w:rsidP="00E6299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OFF</w:t>
            </w:r>
          </w:p>
        </w:tc>
        <w:tc>
          <w:tcPr>
            <w:tcW w:w="1393" w:type="dxa"/>
          </w:tcPr>
          <w:p w14:paraId="39397DF6" w14:textId="77777777" w:rsidR="00BB777E" w:rsidRPr="00E33408" w:rsidRDefault="00BB777E" w:rsidP="00E6299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OFF</w:t>
            </w:r>
          </w:p>
        </w:tc>
        <w:tc>
          <w:tcPr>
            <w:tcW w:w="1394" w:type="dxa"/>
          </w:tcPr>
          <w:p w14:paraId="6DA208C0" w14:textId="77777777" w:rsidR="00BB777E" w:rsidRPr="00E33408" w:rsidRDefault="00BB777E" w:rsidP="00E6299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OFF</w:t>
            </w:r>
          </w:p>
        </w:tc>
      </w:tr>
    </w:tbl>
    <w:p w14:paraId="585A7FC9" w14:textId="77777777" w:rsidR="00BB777E" w:rsidRPr="00E33408" w:rsidRDefault="00BB777E" w:rsidP="00BB777E">
      <w:pPr>
        <w:pStyle w:val="ListParagraph"/>
        <w:spacing w:after="0" w:line="240" w:lineRule="auto"/>
        <w:ind w:left="0"/>
        <w:jc w:val="center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ตารางหลักการทำงานแบบ 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</w:rPr>
        <w:t>Wave Drive</w:t>
      </w:r>
    </w:p>
    <w:p w14:paraId="22E5151E" w14:textId="77777777" w:rsidR="00BB777E" w:rsidRPr="00E33408" w:rsidRDefault="00BB777E" w:rsidP="00BB777E">
      <w:pPr>
        <w:pStyle w:val="ListParagraph"/>
        <w:spacing w:after="0" w:line="240" w:lineRule="auto"/>
        <w:ind w:left="0"/>
        <w:jc w:val="center"/>
        <w:rPr>
          <w:rFonts w:ascii="TH Sarabun New" w:hAnsi="TH Sarabun New" w:cs="TH Sarabun New"/>
          <w:color w:val="000000" w:themeColor="text1"/>
          <w:sz w:val="32"/>
          <w:szCs w:val="32"/>
          <w:cs/>
        </w:rPr>
      </w:pPr>
    </w:p>
    <w:p w14:paraId="4967E43C" w14:textId="77777777" w:rsidR="00BB777E" w:rsidRPr="00E33408" w:rsidRDefault="00BB777E" w:rsidP="00BB777E">
      <w:pPr>
        <w:pStyle w:val="ListParagraph"/>
        <w:numPr>
          <w:ilvl w:val="0"/>
          <w:numId w:val="7"/>
        </w:num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E33408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Full Step Drive 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>เป็นการทำงานแบบขดลวดจะทำงานที่ละ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 2 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ขด ที่อยู่ใกล้กันในเวลาเดียวกัน และทำงานตามลำดับต่อหนึ่งสเต็ป เช่น 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</w:rPr>
        <w:t>12,23,34,41,12,23</w:t>
      </w:r>
    </w:p>
    <w:p w14:paraId="31AB9E73" w14:textId="77777777" w:rsidR="00BB777E" w:rsidRPr="00E33408" w:rsidRDefault="00BB777E" w:rsidP="00BB777E">
      <w:pPr>
        <w:pStyle w:val="ListParagraph"/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374"/>
        <w:gridCol w:w="1394"/>
        <w:gridCol w:w="1393"/>
        <w:gridCol w:w="1393"/>
        <w:gridCol w:w="1394"/>
      </w:tblGrid>
      <w:tr w:rsidR="00BB777E" w:rsidRPr="00E33408" w14:paraId="742DEC30" w14:textId="77777777" w:rsidTr="00E62999">
        <w:trPr>
          <w:jc w:val="center"/>
        </w:trPr>
        <w:tc>
          <w:tcPr>
            <w:tcW w:w="1374" w:type="dxa"/>
          </w:tcPr>
          <w:p w14:paraId="1FEA74A6" w14:textId="77777777" w:rsidR="00BB777E" w:rsidRPr="00E33408" w:rsidRDefault="00BB777E" w:rsidP="00E6299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Step No</w:t>
            </w:r>
          </w:p>
        </w:tc>
        <w:tc>
          <w:tcPr>
            <w:tcW w:w="1394" w:type="dxa"/>
          </w:tcPr>
          <w:p w14:paraId="0089DA1A" w14:textId="77777777" w:rsidR="00BB777E" w:rsidRPr="00E33408" w:rsidRDefault="00BB777E" w:rsidP="00E6299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Phase A</w:t>
            </w:r>
          </w:p>
        </w:tc>
        <w:tc>
          <w:tcPr>
            <w:tcW w:w="1393" w:type="dxa"/>
          </w:tcPr>
          <w:p w14:paraId="4380CA19" w14:textId="77777777" w:rsidR="00BB777E" w:rsidRPr="00E33408" w:rsidRDefault="00BB777E" w:rsidP="00E6299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Phase B</w:t>
            </w:r>
          </w:p>
        </w:tc>
        <w:tc>
          <w:tcPr>
            <w:tcW w:w="1393" w:type="dxa"/>
          </w:tcPr>
          <w:p w14:paraId="3ED5F2D5" w14:textId="77777777" w:rsidR="00BB777E" w:rsidRPr="00E33408" w:rsidRDefault="00BB777E" w:rsidP="00E6299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Phase A’</w:t>
            </w:r>
          </w:p>
        </w:tc>
        <w:tc>
          <w:tcPr>
            <w:tcW w:w="1394" w:type="dxa"/>
          </w:tcPr>
          <w:p w14:paraId="30D19AD7" w14:textId="77777777" w:rsidR="00BB777E" w:rsidRPr="00E33408" w:rsidRDefault="00BB777E" w:rsidP="00E6299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Phase B’</w:t>
            </w:r>
          </w:p>
        </w:tc>
      </w:tr>
      <w:tr w:rsidR="00BB777E" w:rsidRPr="00E33408" w14:paraId="6A2EF148" w14:textId="77777777" w:rsidTr="00E62999">
        <w:trPr>
          <w:jc w:val="center"/>
        </w:trPr>
        <w:tc>
          <w:tcPr>
            <w:tcW w:w="1374" w:type="dxa"/>
          </w:tcPr>
          <w:p w14:paraId="20CAF596" w14:textId="77777777" w:rsidR="00BB777E" w:rsidRPr="00E33408" w:rsidRDefault="00BB777E" w:rsidP="00E6299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1</w:t>
            </w:r>
          </w:p>
        </w:tc>
        <w:tc>
          <w:tcPr>
            <w:tcW w:w="1394" w:type="dxa"/>
          </w:tcPr>
          <w:p w14:paraId="253C309E" w14:textId="77777777" w:rsidR="00BB777E" w:rsidRPr="00E33408" w:rsidRDefault="00BB777E" w:rsidP="00E6299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color w:val="FF0000"/>
                <w:sz w:val="32"/>
                <w:szCs w:val="32"/>
              </w:rPr>
              <w:t>ON</w:t>
            </w:r>
          </w:p>
        </w:tc>
        <w:tc>
          <w:tcPr>
            <w:tcW w:w="1393" w:type="dxa"/>
          </w:tcPr>
          <w:p w14:paraId="1121EEEC" w14:textId="77777777" w:rsidR="00BB777E" w:rsidRPr="00E33408" w:rsidRDefault="00BB777E" w:rsidP="00E6299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color w:val="FF0000"/>
                <w:sz w:val="32"/>
                <w:szCs w:val="32"/>
              </w:rPr>
              <w:t>ON</w:t>
            </w:r>
          </w:p>
        </w:tc>
        <w:tc>
          <w:tcPr>
            <w:tcW w:w="1393" w:type="dxa"/>
          </w:tcPr>
          <w:p w14:paraId="5DD79F30" w14:textId="77777777" w:rsidR="00BB777E" w:rsidRPr="00E33408" w:rsidRDefault="00BB777E" w:rsidP="00E6299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OFF</w:t>
            </w:r>
          </w:p>
        </w:tc>
        <w:tc>
          <w:tcPr>
            <w:tcW w:w="1394" w:type="dxa"/>
          </w:tcPr>
          <w:p w14:paraId="3402CAE8" w14:textId="77777777" w:rsidR="00BB777E" w:rsidRPr="00E33408" w:rsidRDefault="00BB777E" w:rsidP="00E6299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OFF</w:t>
            </w:r>
          </w:p>
        </w:tc>
      </w:tr>
      <w:tr w:rsidR="00BB777E" w:rsidRPr="00E33408" w14:paraId="4C919CB1" w14:textId="77777777" w:rsidTr="00E62999">
        <w:trPr>
          <w:jc w:val="center"/>
        </w:trPr>
        <w:tc>
          <w:tcPr>
            <w:tcW w:w="1374" w:type="dxa"/>
          </w:tcPr>
          <w:p w14:paraId="25EB508B" w14:textId="77777777" w:rsidR="00BB777E" w:rsidRPr="00E33408" w:rsidRDefault="00BB777E" w:rsidP="00E6299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2</w:t>
            </w:r>
          </w:p>
        </w:tc>
        <w:tc>
          <w:tcPr>
            <w:tcW w:w="1394" w:type="dxa"/>
          </w:tcPr>
          <w:p w14:paraId="4F7DA1DD" w14:textId="77777777" w:rsidR="00BB777E" w:rsidRPr="00E33408" w:rsidRDefault="00BB777E" w:rsidP="00E6299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OFF</w:t>
            </w:r>
          </w:p>
        </w:tc>
        <w:tc>
          <w:tcPr>
            <w:tcW w:w="1393" w:type="dxa"/>
          </w:tcPr>
          <w:p w14:paraId="21B76C0F" w14:textId="77777777" w:rsidR="00BB777E" w:rsidRPr="00E33408" w:rsidRDefault="00BB777E" w:rsidP="00E6299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color w:val="FF0000"/>
                <w:sz w:val="32"/>
                <w:szCs w:val="32"/>
              </w:rPr>
              <w:t>ON</w:t>
            </w:r>
          </w:p>
        </w:tc>
        <w:tc>
          <w:tcPr>
            <w:tcW w:w="1393" w:type="dxa"/>
          </w:tcPr>
          <w:p w14:paraId="14B94DF3" w14:textId="77777777" w:rsidR="00BB777E" w:rsidRPr="00E33408" w:rsidRDefault="00BB777E" w:rsidP="00E6299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color w:val="FF0000"/>
                <w:sz w:val="32"/>
                <w:szCs w:val="32"/>
              </w:rPr>
              <w:t>ON</w:t>
            </w:r>
          </w:p>
        </w:tc>
        <w:tc>
          <w:tcPr>
            <w:tcW w:w="1394" w:type="dxa"/>
          </w:tcPr>
          <w:p w14:paraId="23F0163B" w14:textId="77777777" w:rsidR="00BB777E" w:rsidRPr="00E33408" w:rsidRDefault="00BB777E" w:rsidP="00E6299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OFF</w:t>
            </w:r>
          </w:p>
        </w:tc>
      </w:tr>
      <w:tr w:rsidR="00BB777E" w:rsidRPr="00E33408" w14:paraId="1FB9DFEE" w14:textId="77777777" w:rsidTr="00E62999">
        <w:trPr>
          <w:jc w:val="center"/>
        </w:trPr>
        <w:tc>
          <w:tcPr>
            <w:tcW w:w="1374" w:type="dxa"/>
          </w:tcPr>
          <w:p w14:paraId="0935022E" w14:textId="77777777" w:rsidR="00BB777E" w:rsidRPr="00E33408" w:rsidRDefault="00BB777E" w:rsidP="00E6299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3</w:t>
            </w:r>
          </w:p>
        </w:tc>
        <w:tc>
          <w:tcPr>
            <w:tcW w:w="1394" w:type="dxa"/>
          </w:tcPr>
          <w:p w14:paraId="51A143F3" w14:textId="77777777" w:rsidR="00BB777E" w:rsidRPr="00E33408" w:rsidRDefault="00BB777E" w:rsidP="00E6299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OFF</w:t>
            </w:r>
          </w:p>
        </w:tc>
        <w:tc>
          <w:tcPr>
            <w:tcW w:w="1393" w:type="dxa"/>
          </w:tcPr>
          <w:p w14:paraId="32B8A5AF" w14:textId="77777777" w:rsidR="00BB777E" w:rsidRPr="00E33408" w:rsidRDefault="00BB777E" w:rsidP="00E6299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OFF</w:t>
            </w:r>
          </w:p>
        </w:tc>
        <w:tc>
          <w:tcPr>
            <w:tcW w:w="1393" w:type="dxa"/>
          </w:tcPr>
          <w:p w14:paraId="70B8ED55" w14:textId="77777777" w:rsidR="00BB777E" w:rsidRPr="00E33408" w:rsidRDefault="00BB777E" w:rsidP="00E6299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color w:val="FF0000"/>
                <w:sz w:val="32"/>
                <w:szCs w:val="32"/>
              </w:rPr>
              <w:t>ON</w:t>
            </w:r>
          </w:p>
        </w:tc>
        <w:tc>
          <w:tcPr>
            <w:tcW w:w="1394" w:type="dxa"/>
          </w:tcPr>
          <w:p w14:paraId="0175D004" w14:textId="77777777" w:rsidR="00BB777E" w:rsidRPr="00E33408" w:rsidRDefault="00BB777E" w:rsidP="00E6299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color w:val="FF0000"/>
                <w:sz w:val="32"/>
                <w:szCs w:val="32"/>
              </w:rPr>
              <w:t>ON</w:t>
            </w:r>
          </w:p>
        </w:tc>
      </w:tr>
      <w:tr w:rsidR="00BB777E" w:rsidRPr="00E33408" w14:paraId="2E792CC8" w14:textId="77777777" w:rsidTr="00E62999">
        <w:trPr>
          <w:jc w:val="center"/>
        </w:trPr>
        <w:tc>
          <w:tcPr>
            <w:tcW w:w="1374" w:type="dxa"/>
          </w:tcPr>
          <w:p w14:paraId="38D062F6" w14:textId="77777777" w:rsidR="00BB777E" w:rsidRPr="00E33408" w:rsidRDefault="00BB777E" w:rsidP="00E6299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4</w:t>
            </w:r>
          </w:p>
        </w:tc>
        <w:tc>
          <w:tcPr>
            <w:tcW w:w="1394" w:type="dxa"/>
          </w:tcPr>
          <w:p w14:paraId="2D7150DF" w14:textId="77777777" w:rsidR="00BB777E" w:rsidRPr="00E33408" w:rsidRDefault="00BB777E" w:rsidP="00E6299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color w:val="FF0000"/>
                <w:sz w:val="32"/>
                <w:szCs w:val="32"/>
              </w:rPr>
              <w:t>ON</w:t>
            </w:r>
          </w:p>
        </w:tc>
        <w:tc>
          <w:tcPr>
            <w:tcW w:w="1393" w:type="dxa"/>
          </w:tcPr>
          <w:p w14:paraId="6F38408B" w14:textId="77777777" w:rsidR="00BB777E" w:rsidRPr="00E33408" w:rsidRDefault="00BB777E" w:rsidP="00E6299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OFF</w:t>
            </w:r>
          </w:p>
        </w:tc>
        <w:tc>
          <w:tcPr>
            <w:tcW w:w="1393" w:type="dxa"/>
          </w:tcPr>
          <w:p w14:paraId="5C1103EA" w14:textId="77777777" w:rsidR="00BB777E" w:rsidRPr="00E33408" w:rsidRDefault="00BB777E" w:rsidP="00E6299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OFF</w:t>
            </w:r>
          </w:p>
        </w:tc>
        <w:tc>
          <w:tcPr>
            <w:tcW w:w="1394" w:type="dxa"/>
          </w:tcPr>
          <w:p w14:paraId="13D005BF" w14:textId="77777777" w:rsidR="00BB777E" w:rsidRPr="00E33408" w:rsidRDefault="00BB777E" w:rsidP="00E6299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color w:val="FF0000"/>
                <w:sz w:val="32"/>
                <w:szCs w:val="32"/>
              </w:rPr>
              <w:t>ON</w:t>
            </w:r>
          </w:p>
        </w:tc>
      </w:tr>
      <w:tr w:rsidR="00BB777E" w:rsidRPr="00E33408" w14:paraId="17416B36" w14:textId="77777777" w:rsidTr="00E62999">
        <w:trPr>
          <w:jc w:val="center"/>
        </w:trPr>
        <w:tc>
          <w:tcPr>
            <w:tcW w:w="1374" w:type="dxa"/>
          </w:tcPr>
          <w:p w14:paraId="79B7B790" w14:textId="77777777" w:rsidR="00BB777E" w:rsidRPr="00E33408" w:rsidRDefault="00BB777E" w:rsidP="00E6299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5</w:t>
            </w:r>
          </w:p>
        </w:tc>
        <w:tc>
          <w:tcPr>
            <w:tcW w:w="1394" w:type="dxa"/>
          </w:tcPr>
          <w:p w14:paraId="180A1763" w14:textId="77777777" w:rsidR="00BB777E" w:rsidRPr="00E33408" w:rsidRDefault="00BB777E" w:rsidP="00E6299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color w:val="FF0000"/>
                <w:sz w:val="32"/>
                <w:szCs w:val="32"/>
              </w:rPr>
              <w:t>ON</w:t>
            </w:r>
          </w:p>
        </w:tc>
        <w:tc>
          <w:tcPr>
            <w:tcW w:w="1393" w:type="dxa"/>
          </w:tcPr>
          <w:p w14:paraId="562FDF0B" w14:textId="77777777" w:rsidR="00BB777E" w:rsidRPr="00E33408" w:rsidRDefault="00BB777E" w:rsidP="00E6299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color w:val="FF0000"/>
                <w:sz w:val="32"/>
                <w:szCs w:val="32"/>
              </w:rPr>
              <w:t>ON</w:t>
            </w:r>
          </w:p>
        </w:tc>
        <w:tc>
          <w:tcPr>
            <w:tcW w:w="1393" w:type="dxa"/>
          </w:tcPr>
          <w:p w14:paraId="058C9E0A" w14:textId="77777777" w:rsidR="00BB777E" w:rsidRPr="00E33408" w:rsidRDefault="00BB777E" w:rsidP="00E6299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OFF</w:t>
            </w:r>
          </w:p>
        </w:tc>
        <w:tc>
          <w:tcPr>
            <w:tcW w:w="1394" w:type="dxa"/>
          </w:tcPr>
          <w:p w14:paraId="7E978E77" w14:textId="77777777" w:rsidR="00BB777E" w:rsidRPr="00E33408" w:rsidRDefault="00BB777E" w:rsidP="00E6299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OFF</w:t>
            </w:r>
          </w:p>
        </w:tc>
      </w:tr>
    </w:tbl>
    <w:p w14:paraId="43BAB362" w14:textId="77777777" w:rsidR="00BB777E" w:rsidRPr="00E33408" w:rsidRDefault="00BB777E" w:rsidP="00BB777E">
      <w:pPr>
        <w:pStyle w:val="ListParagraph"/>
        <w:spacing w:after="0" w:line="240" w:lineRule="auto"/>
        <w:ind w:left="0"/>
        <w:jc w:val="center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ตารางหลักการทำงานแบบ 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</w:rPr>
        <w:t>Full Step Drive</w:t>
      </w:r>
    </w:p>
    <w:p w14:paraId="6C809C5A" w14:textId="77777777" w:rsidR="00BB777E" w:rsidRPr="00E33408" w:rsidRDefault="00BB777E" w:rsidP="00BB777E">
      <w:pPr>
        <w:pStyle w:val="ListParagraph"/>
        <w:spacing w:after="0" w:line="240" w:lineRule="auto"/>
        <w:ind w:left="0"/>
        <w:jc w:val="center"/>
        <w:rPr>
          <w:rFonts w:ascii="TH Sarabun New" w:hAnsi="TH Sarabun New" w:cs="TH Sarabun New"/>
          <w:color w:val="000000" w:themeColor="text1"/>
          <w:sz w:val="32"/>
          <w:szCs w:val="32"/>
        </w:rPr>
      </w:pPr>
    </w:p>
    <w:p w14:paraId="1CFB1C2A" w14:textId="77777777" w:rsidR="00BB777E" w:rsidRPr="00E33408" w:rsidRDefault="00BB777E" w:rsidP="00BB777E">
      <w:pPr>
        <w:pStyle w:val="ListParagraph"/>
        <w:numPr>
          <w:ilvl w:val="0"/>
          <w:numId w:val="7"/>
        </w:num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E33408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Half Step Drive 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>เป็นการทำงานในรูปแบบการผสม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 Wave Drive 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กับ 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</w:rPr>
        <w:t>Full Step Drive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 เพื่อให้จำนวนรอบในหนึ่งสเต็ปมากขึ้นเป็น 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2 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เท่า เช่น 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</w:rPr>
        <w:t>1,12,2,23,3,34,4,41,1,12</w:t>
      </w:r>
    </w:p>
    <w:p w14:paraId="68742749" w14:textId="77777777" w:rsidR="00BB777E" w:rsidRPr="00E33408" w:rsidRDefault="00BB777E" w:rsidP="00BB777E">
      <w:pPr>
        <w:pStyle w:val="ListParagraph"/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374"/>
        <w:gridCol w:w="1394"/>
        <w:gridCol w:w="1393"/>
        <w:gridCol w:w="1393"/>
        <w:gridCol w:w="1394"/>
      </w:tblGrid>
      <w:tr w:rsidR="00BB777E" w:rsidRPr="00E33408" w14:paraId="27D56D80" w14:textId="77777777" w:rsidTr="00E62999">
        <w:trPr>
          <w:jc w:val="center"/>
        </w:trPr>
        <w:tc>
          <w:tcPr>
            <w:tcW w:w="1374" w:type="dxa"/>
          </w:tcPr>
          <w:p w14:paraId="4B1405EB" w14:textId="77777777" w:rsidR="00BB777E" w:rsidRPr="00E33408" w:rsidRDefault="00BB777E" w:rsidP="00E6299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Step No</w:t>
            </w:r>
          </w:p>
        </w:tc>
        <w:tc>
          <w:tcPr>
            <w:tcW w:w="1394" w:type="dxa"/>
          </w:tcPr>
          <w:p w14:paraId="5A33DF83" w14:textId="77777777" w:rsidR="00BB777E" w:rsidRPr="00E33408" w:rsidRDefault="00BB777E" w:rsidP="00E6299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Phase A</w:t>
            </w:r>
          </w:p>
        </w:tc>
        <w:tc>
          <w:tcPr>
            <w:tcW w:w="1393" w:type="dxa"/>
          </w:tcPr>
          <w:p w14:paraId="131287F3" w14:textId="77777777" w:rsidR="00BB777E" w:rsidRPr="00E33408" w:rsidRDefault="00BB777E" w:rsidP="00E6299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Phase B</w:t>
            </w:r>
          </w:p>
        </w:tc>
        <w:tc>
          <w:tcPr>
            <w:tcW w:w="1393" w:type="dxa"/>
          </w:tcPr>
          <w:p w14:paraId="48F62335" w14:textId="77777777" w:rsidR="00BB777E" w:rsidRPr="00E33408" w:rsidRDefault="00BB777E" w:rsidP="00E6299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Phase A’</w:t>
            </w:r>
          </w:p>
        </w:tc>
        <w:tc>
          <w:tcPr>
            <w:tcW w:w="1394" w:type="dxa"/>
          </w:tcPr>
          <w:p w14:paraId="25B18F5B" w14:textId="77777777" w:rsidR="00BB777E" w:rsidRPr="00E33408" w:rsidRDefault="00BB777E" w:rsidP="00E6299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Phase B’</w:t>
            </w:r>
          </w:p>
        </w:tc>
      </w:tr>
      <w:tr w:rsidR="00BB777E" w:rsidRPr="00E33408" w14:paraId="027EB0A3" w14:textId="77777777" w:rsidTr="00E62999">
        <w:trPr>
          <w:jc w:val="center"/>
        </w:trPr>
        <w:tc>
          <w:tcPr>
            <w:tcW w:w="1374" w:type="dxa"/>
          </w:tcPr>
          <w:p w14:paraId="41D6A05D" w14:textId="77777777" w:rsidR="00BB777E" w:rsidRPr="00E33408" w:rsidRDefault="00BB777E" w:rsidP="00E6299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1</w:t>
            </w:r>
          </w:p>
        </w:tc>
        <w:tc>
          <w:tcPr>
            <w:tcW w:w="1394" w:type="dxa"/>
          </w:tcPr>
          <w:p w14:paraId="61D2F9F5" w14:textId="77777777" w:rsidR="00BB777E" w:rsidRPr="00E33408" w:rsidRDefault="00BB777E" w:rsidP="00E6299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color w:val="FF0000"/>
                <w:sz w:val="32"/>
                <w:szCs w:val="32"/>
              </w:rPr>
              <w:t>ON</w:t>
            </w:r>
          </w:p>
        </w:tc>
        <w:tc>
          <w:tcPr>
            <w:tcW w:w="1393" w:type="dxa"/>
          </w:tcPr>
          <w:p w14:paraId="75CC149A" w14:textId="77777777" w:rsidR="00BB777E" w:rsidRPr="00E33408" w:rsidRDefault="00BB777E" w:rsidP="00E6299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OFF</w:t>
            </w:r>
          </w:p>
        </w:tc>
        <w:tc>
          <w:tcPr>
            <w:tcW w:w="1393" w:type="dxa"/>
          </w:tcPr>
          <w:p w14:paraId="313F47AA" w14:textId="77777777" w:rsidR="00BB777E" w:rsidRPr="00E33408" w:rsidRDefault="00BB777E" w:rsidP="00E6299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OFF</w:t>
            </w:r>
          </w:p>
        </w:tc>
        <w:tc>
          <w:tcPr>
            <w:tcW w:w="1394" w:type="dxa"/>
          </w:tcPr>
          <w:p w14:paraId="63AD1800" w14:textId="77777777" w:rsidR="00BB777E" w:rsidRPr="00E33408" w:rsidRDefault="00BB777E" w:rsidP="00E6299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OFF</w:t>
            </w:r>
          </w:p>
        </w:tc>
      </w:tr>
      <w:tr w:rsidR="00BB777E" w:rsidRPr="00E33408" w14:paraId="6835A3F8" w14:textId="77777777" w:rsidTr="00E62999">
        <w:trPr>
          <w:jc w:val="center"/>
        </w:trPr>
        <w:tc>
          <w:tcPr>
            <w:tcW w:w="1374" w:type="dxa"/>
          </w:tcPr>
          <w:p w14:paraId="514B21A0" w14:textId="77777777" w:rsidR="00BB777E" w:rsidRPr="00E33408" w:rsidRDefault="00BB777E" w:rsidP="00E6299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2</w:t>
            </w:r>
          </w:p>
        </w:tc>
        <w:tc>
          <w:tcPr>
            <w:tcW w:w="1394" w:type="dxa"/>
          </w:tcPr>
          <w:p w14:paraId="4A55CABF" w14:textId="77777777" w:rsidR="00BB777E" w:rsidRPr="00E33408" w:rsidRDefault="00BB777E" w:rsidP="00E6299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color w:val="FF0000"/>
                <w:sz w:val="32"/>
                <w:szCs w:val="32"/>
              </w:rPr>
              <w:t>ON</w:t>
            </w:r>
          </w:p>
        </w:tc>
        <w:tc>
          <w:tcPr>
            <w:tcW w:w="1393" w:type="dxa"/>
          </w:tcPr>
          <w:p w14:paraId="584FE723" w14:textId="77777777" w:rsidR="00BB777E" w:rsidRPr="00E33408" w:rsidRDefault="00BB777E" w:rsidP="00E6299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color w:val="FF0000"/>
                <w:sz w:val="32"/>
                <w:szCs w:val="32"/>
              </w:rPr>
              <w:t>ON</w:t>
            </w:r>
          </w:p>
        </w:tc>
        <w:tc>
          <w:tcPr>
            <w:tcW w:w="1393" w:type="dxa"/>
          </w:tcPr>
          <w:p w14:paraId="0C631D2F" w14:textId="77777777" w:rsidR="00BB777E" w:rsidRPr="00E33408" w:rsidRDefault="00BB777E" w:rsidP="00E6299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OFF</w:t>
            </w:r>
          </w:p>
        </w:tc>
        <w:tc>
          <w:tcPr>
            <w:tcW w:w="1394" w:type="dxa"/>
          </w:tcPr>
          <w:p w14:paraId="51634407" w14:textId="77777777" w:rsidR="00BB777E" w:rsidRPr="00E33408" w:rsidRDefault="00BB777E" w:rsidP="00E6299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OFF</w:t>
            </w:r>
          </w:p>
        </w:tc>
      </w:tr>
      <w:tr w:rsidR="00BB777E" w:rsidRPr="00E33408" w14:paraId="2F5B89AE" w14:textId="77777777" w:rsidTr="00E62999">
        <w:trPr>
          <w:jc w:val="center"/>
        </w:trPr>
        <w:tc>
          <w:tcPr>
            <w:tcW w:w="1374" w:type="dxa"/>
          </w:tcPr>
          <w:p w14:paraId="6CE062B8" w14:textId="77777777" w:rsidR="00BB777E" w:rsidRPr="00E33408" w:rsidRDefault="00BB777E" w:rsidP="00E6299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3</w:t>
            </w:r>
          </w:p>
        </w:tc>
        <w:tc>
          <w:tcPr>
            <w:tcW w:w="1394" w:type="dxa"/>
          </w:tcPr>
          <w:p w14:paraId="77380FD2" w14:textId="77777777" w:rsidR="00BB777E" w:rsidRPr="00E33408" w:rsidRDefault="00BB777E" w:rsidP="00E6299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OFF</w:t>
            </w:r>
          </w:p>
        </w:tc>
        <w:tc>
          <w:tcPr>
            <w:tcW w:w="1393" w:type="dxa"/>
          </w:tcPr>
          <w:p w14:paraId="3CC3E98B" w14:textId="77777777" w:rsidR="00BB777E" w:rsidRPr="00E33408" w:rsidRDefault="00BB777E" w:rsidP="00E6299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color w:val="FF0000"/>
                <w:sz w:val="32"/>
                <w:szCs w:val="32"/>
              </w:rPr>
              <w:t>ON</w:t>
            </w:r>
          </w:p>
        </w:tc>
        <w:tc>
          <w:tcPr>
            <w:tcW w:w="1393" w:type="dxa"/>
          </w:tcPr>
          <w:p w14:paraId="42E355E2" w14:textId="77777777" w:rsidR="00BB777E" w:rsidRPr="00E33408" w:rsidRDefault="00BB777E" w:rsidP="00E6299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OFF</w:t>
            </w:r>
          </w:p>
        </w:tc>
        <w:tc>
          <w:tcPr>
            <w:tcW w:w="1394" w:type="dxa"/>
          </w:tcPr>
          <w:p w14:paraId="26629785" w14:textId="77777777" w:rsidR="00BB777E" w:rsidRPr="00E33408" w:rsidRDefault="00BB777E" w:rsidP="00E6299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OFF</w:t>
            </w:r>
          </w:p>
        </w:tc>
      </w:tr>
      <w:tr w:rsidR="00BB777E" w:rsidRPr="00E33408" w14:paraId="6C8F42A2" w14:textId="77777777" w:rsidTr="00E62999">
        <w:trPr>
          <w:jc w:val="center"/>
        </w:trPr>
        <w:tc>
          <w:tcPr>
            <w:tcW w:w="1374" w:type="dxa"/>
          </w:tcPr>
          <w:p w14:paraId="65BDB32C" w14:textId="77777777" w:rsidR="00BB777E" w:rsidRPr="00E33408" w:rsidRDefault="00BB777E" w:rsidP="00E6299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4</w:t>
            </w:r>
          </w:p>
        </w:tc>
        <w:tc>
          <w:tcPr>
            <w:tcW w:w="1394" w:type="dxa"/>
          </w:tcPr>
          <w:p w14:paraId="398F8C75" w14:textId="77777777" w:rsidR="00BB777E" w:rsidRPr="00E33408" w:rsidRDefault="00BB777E" w:rsidP="00E6299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OFF</w:t>
            </w:r>
          </w:p>
        </w:tc>
        <w:tc>
          <w:tcPr>
            <w:tcW w:w="1393" w:type="dxa"/>
          </w:tcPr>
          <w:p w14:paraId="530C2671" w14:textId="77777777" w:rsidR="00BB777E" w:rsidRPr="00E33408" w:rsidRDefault="00BB777E" w:rsidP="00E6299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color w:val="FF0000"/>
                <w:sz w:val="32"/>
                <w:szCs w:val="32"/>
              </w:rPr>
              <w:t>ON</w:t>
            </w:r>
          </w:p>
        </w:tc>
        <w:tc>
          <w:tcPr>
            <w:tcW w:w="1393" w:type="dxa"/>
          </w:tcPr>
          <w:p w14:paraId="142B90E6" w14:textId="77777777" w:rsidR="00BB777E" w:rsidRPr="00E33408" w:rsidRDefault="00BB777E" w:rsidP="00E6299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color w:val="FF0000"/>
                <w:sz w:val="32"/>
                <w:szCs w:val="32"/>
              </w:rPr>
              <w:t>ON</w:t>
            </w:r>
          </w:p>
        </w:tc>
        <w:tc>
          <w:tcPr>
            <w:tcW w:w="1394" w:type="dxa"/>
          </w:tcPr>
          <w:p w14:paraId="666284D8" w14:textId="77777777" w:rsidR="00BB777E" w:rsidRPr="00E33408" w:rsidRDefault="00BB777E" w:rsidP="00E6299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OFF</w:t>
            </w:r>
          </w:p>
        </w:tc>
      </w:tr>
      <w:tr w:rsidR="00BB777E" w:rsidRPr="00E33408" w14:paraId="590139FD" w14:textId="77777777" w:rsidTr="00E62999">
        <w:trPr>
          <w:jc w:val="center"/>
        </w:trPr>
        <w:tc>
          <w:tcPr>
            <w:tcW w:w="1374" w:type="dxa"/>
          </w:tcPr>
          <w:p w14:paraId="4EFC3DD5" w14:textId="77777777" w:rsidR="00BB777E" w:rsidRPr="00E33408" w:rsidRDefault="00BB777E" w:rsidP="00E6299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5</w:t>
            </w:r>
          </w:p>
        </w:tc>
        <w:tc>
          <w:tcPr>
            <w:tcW w:w="1394" w:type="dxa"/>
          </w:tcPr>
          <w:p w14:paraId="3DDCED52" w14:textId="77777777" w:rsidR="00BB777E" w:rsidRPr="00E33408" w:rsidRDefault="00BB777E" w:rsidP="00E6299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OFF</w:t>
            </w:r>
          </w:p>
        </w:tc>
        <w:tc>
          <w:tcPr>
            <w:tcW w:w="1393" w:type="dxa"/>
          </w:tcPr>
          <w:p w14:paraId="5F892D91" w14:textId="77777777" w:rsidR="00BB777E" w:rsidRPr="00E33408" w:rsidRDefault="00BB777E" w:rsidP="00E6299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OFF</w:t>
            </w:r>
          </w:p>
        </w:tc>
        <w:tc>
          <w:tcPr>
            <w:tcW w:w="1393" w:type="dxa"/>
          </w:tcPr>
          <w:p w14:paraId="2CA5F828" w14:textId="77777777" w:rsidR="00BB777E" w:rsidRPr="00E33408" w:rsidRDefault="00BB777E" w:rsidP="00E6299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color w:val="FF0000"/>
                <w:sz w:val="32"/>
                <w:szCs w:val="32"/>
              </w:rPr>
              <w:t>ON</w:t>
            </w:r>
          </w:p>
        </w:tc>
        <w:tc>
          <w:tcPr>
            <w:tcW w:w="1394" w:type="dxa"/>
          </w:tcPr>
          <w:p w14:paraId="762DE042" w14:textId="77777777" w:rsidR="00BB777E" w:rsidRPr="00E33408" w:rsidRDefault="00BB777E" w:rsidP="00E6299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OFF</w:t>
            </w:r>
          </w:p>
        </w:tc>
      </w:tr>
      <w:tr w:rsidR="00BB777E" w:rsidRPr="00E33408" w14:paraId="5D9E3EA3" w14:textId="77777777" w:rsidTr="00E62999">
        <w:trPr>
          <w:jc w:val="center"/>
        </w:trPr>
        <w:tc>
          <w:tcPr>
            <w:tcW w:w="1374" w:type="dxa"/>
          </w:tcPr>
          <w:p w14:paraId="1F1A7C0C" w14:textId="77777777" w:rsidR="00BB777E" w:rsidRPr="00E33408" w:rsidRDefault="00BB777E" w:rsidP="00E6299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6</w:t>
            </w:r>
          </w:p>
        </w:tc>
        <w:tc>
          <w:tcPr>
            <w:tcW w:w="1394" w:type="dxa"/>
          </w:tcPr>
          <w:p w14:paraId="5615A9BB" w14:textId="77777777" w:rsidR="00BB777E" w:rsidRPr="00E33408" w:rsidRDefault="00BB777E" w:rsidP="00E6299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OFF</w:t>
            </w:r>
          </w:p>
        </w:tc>
        <w:tc>
          <w:tcPr>
            <w:tcW w:w="1393" w:type="dxa"/>
          </w:tcPr>
          <w:p w14:paraId="181D4ED1" w14:textId="77777777" w:rsidR="00BB777E" w:rsidRPr="00E33408" w:rsidRDefault="00BB777E" w:rsidP="00E6299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OFF</w:t>
            </w:r>
          </w:p>
        </w:tc>
        <w:tc>
          <w:tcPr>
            <w:tcW w:w="1393" w:type="dxa"/>
          </w:tcPr>
          <w:p w14:paraId="37656046" w14:textId="77777777" w:rsidR="00BB777E" w:rsidRPr="00E33408" w:rsidRDefault="00BB777E" w:rsidP="00E6299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FF0000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color w:val="FF0000"/>
                <w:sz w:val="32"/>
                <w:szCs w:val="32"/>
              </w:rPr>
              <w:t>ON</w:t>
            </w:r>
          </w:p>
        </w:tc>
        <w:tc>
          <w:tcPr>
            <w:tcW w:w="1394" w:type="dxa"/>
          </w:tcPr>
          <w:p w14:paraId="472B27AF" w14:textId="77777777" w:rsidR="00BB777E" w:rsidRPr="00E33408" w:rsidRDefault="00BB777E" w:rsidP="00E6299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color w:val="FF0000"/>
                <w:sz w:val="32"/>
                <w:szCs w:val="32"/>
              </w:rPr>
              <w:t>ON</w:t>
            </w:r>
          </w:p>
        </w:tc>
      </w:tr>
      <w:tr w:rsidR="00BB777E" w:rsidRPr="00E33408" w14:paraId="394D8110" w14:textId="77777777" w:rsidTr="00E62999">
        <w:trPr>
          <w:jc w:val="center"/>
        </w:trPr>
        <w:tc>
          <w:tcPr>
            <w:tcW w:w="1374" w:type="dxa"/>
          </w:tcPr>
          <w:p w14:paraId="1AD5D9CB" w14:textId="77777777" w:rsidR="00BB777E" w:rsidRPr="00E33408" w:rsidRDefault="00BB777E" w:rsidP="00E6299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7</w:t>
            </w:r>
          </w:p>
        </w:tc>
        <w:tc>
          <w:tcPr>
            <w:tcW w:w="1394" w:type="dxa"/>
          </w:tcPr>
          <w:p w14:paraId="19110DC6" w14:textId="77777777" w:rsidR="00BB777E" w:rsidRPr="00E33408" w:rsidRDefault="00BB777E" w:rsidP="00E6299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OFF</w:t>
            </w:r>
          </w:p>
        </w:tc>
        <w:tc>
          <w:tcPr>
            <w:tcW w:w="1393" w:type="dxa"/>
          </w:tcPr>
          <w:p w14:paraId="3E4A3447" w14:textId="77777777" w:rsidR="00BB777E" w:rsidRPr="00E33408" w:rsidRDefault="00BB777E" w:rsidP="00E6299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OFF</w:t>
            </w:r>
          </w:p>
        </w:tc>
        <w:tc>
          <w:tcPr>
            <w:tcW w:w="1393" w:type="dxa"/>
          </w:tcPr>
          <w:p w14:paraId="3FC46F58" w14:textId="77777777" w:rsidR="00BB777E" w:rsidRPr="00E33408" w:rsidRDefault="00BB777E" w:rsidP="00E6299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FF0000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  <w:t>OFF</w:t>
            </w:r>
          </w:p>
        </w:tc>
        <w:tc>
          <w:tcPr>
            <w:tcW w:w="1394" w:type="dxa"/>
          </w:tcPr>
          <w:p w14:paraId="6DF05DDB" w14:textId="77777777" w:rsidR="00BB777E" w:rsidRPr="00E33408" w:rsidRDefault="00BB777E" w:rsidP="00E62999">
            <w:pPr>
              <w:pStyle w:val="ListParagraph"/>
              <w:ind w:left="0"/>
              <w:jc w:val="center"/>
              <w:rPr>
                <w:rFonts w:ascii="TH Sarabun New" w:hAnsi="TH Sarabun New" w:cs="TH Sarabun New"/>
                <w:color w:val="000000" w:themeColor="text1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color w:val="FF0000"/>
                <w:sz w:val="32"/>
                <w:szCs w:val="32"/>
              </w:rPr>
              <w:t>ON</w:t>
            </w:r>
          </w:p>
        </w:tc>
      </w:tr>
    </w:tbl>
    <w:p w14:paraId="6D5D08DE" w14:textId="77777777" w:rsidR="00BB777E" w:rsidRPr="00E33408" w:rsidRDefault="00BB777E" w:rsidP="00BB777E">
      <w:pPr>
        <w:pStyle w:val="ListParagraph"/>
        <w:spacing w:after="0" w:line="240" w:lineRule="auto"/>
        <w:ind w:left="0"/>
        <w:jc w:val="center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ตารางหลักการทำงานแบบ 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</w:rPr>
        <w:t>Half Step Drive</w:t>
      </w:r>
    </w:p>
    <w:p w14:paraId="252A267C" w14:textId="77777777" w:rsidR="00BB777E" w:rsidRPr="00E33408" w:rsidRDefault="00BB777E" w:rsidP="00BB777E">
      <w:pPr>
        <w:pStyle w:val="ListParagraph"/>
        <w:spacing w:after="0" w:line="240" w:lineRule="auto"/>
        <w:jc w:val="center"/>
        <w:rPr>
          <w:rFonts w:ascii="TH Sarabun New" w:hAnsi="TH Sarabun New" w:cs="TH Sarabun New"/>
          <w:color w:val="000000" w:themeColor="text1"/>
          <w:sz w:val="32"/>
          <w:szCs w:val="32"/>
        </w:rPr>
      </w:pPr>
    </w:p>
    <w:p w14:paraId="5D132402" w14:textId="77777777" w:rsidR="00BB777E" w:rsidRPr="00E33408" w:rsidRDefault="00BB777E" w:rsidP="00BB777E">
      <w:pPr>
        <w:pStyle w:val="ListParagraph"/>
        <w:numPr>
          <w:ilvl w:val="0"/>
          <w:numId w:val="7"/>
        </w:num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E33408">
        <w:rPr>
          <w:rFonts w:ascii="TH Sarabun New" w:hAnsi="TH Sarabun New" w:cs="TH Sarabun New"/>
          <w:color w:val="3A3A3A"/>
          <w:sz w:val="32"/>
          <w:szCs w:val="32"/>
          <w:shd w:val="clear" w:color="auto" w:fill="FFFFFF"/>
        </w:rPr>
        <w:lastRenderedPageBreak/>
        <w:t>Microstepping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 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>เป็นการทำงานในรูปแบบควบคุมกระแสตัวแปรให้กับขดลวดในรูปแบบคลื่นบาป เพื่อเพิ่มความละเอียดในการเคลื่อนที่ของสเต็ปเปอร์มอเตอร์ ซึ่งเป็นวิธีที่ถูกนำมาใช้ในโครงงาน ดังรูปภาพต่อไปนี้</w:t>
      </w:r>
    </w:p>
    <w:p w14:paraId="42594D13" w14:textId="77777777" w:rsidR="00BB777E" w:rsidRPr="00E33408" w:rsidRDefault="00BB777E" w:rsidP="00BB777E">
      <w:p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</w:p>
    <w:p w14:paraId="76EE9E67" w14:textId="77777777" w:rsidR="00BB777E" w:rsidRPr="00E33408" w:rsidRDefault="00BB777E" w:rsidP="00BB777E">
      <w:pPr>
        <w:spacing w:after="0" w:line="240" w:lineRule="auto"/>
        <w:jc w:val="center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E33408">
        <w:rPr>
          <w:rFonts w:ascii="TH Sarabun New" w:hAnsi="TH Sarabun New" w:cs="TH Sarabun New"/>
          <w:noProof/>
          <w:color w:val="000000" w:themeColor="text1"/>
          <w:sz w:val="32"/>
          <w:szCs w:val="32"/>
        </w:rPr>
        <w:drawing>
          <wp:inline distT="0" distB="0" distL="0" distR="0" wp14:anchorId="7C4A30CF" wp14:editId="453F7CF8">
            <wp:extent cx="2745218" cy="1315720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stepping motor.jpg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56947" cy="132134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B3FC0B7" w14:textId="77777777" w:rsidR="00BB777E" w:rsidRPr="00E33408" w:rsidRDefault="00BB777E" w:rsidP="00BB777E">
      <w:pPr>
        <w:spacing w:after="0" w:line="240" w:lineRule="auto"/>
        <w:jc w:val="center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การทำงานแบบ </w:t>
      </w:r>
      <w:r w:rsidRPr="00E33408">
        <w:rPr>
          <w:rFonts w:ascii="TH Sarabun New" w:hAnsi="TH Sarabun New" w:cs="TH Sarabun New"/>
          <w:color w:val="3A3A3A"/>
          <w:sz w:val="32"/>
          <w:szCs w:val="32"/>
          <w:shd w:val="clear" w:color="auto" w:fill="FFFFFF"/>
        </w:rPr>
        <w:t>Microstepping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 ร่วมกับ 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Stepping Motor 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>ในโครงงาน</w:t>
      </w:r>
    </w:p>
    <w:p w14:paraId="17D10A85" w14:textId="77777777" w:rsidR="00BB777E" w:rsidRPr="00E33408" w:rsidRDefault="00BB777E" w:rsidP="00BB777E">
      <w:pPr>
        <w:spacing w:after="0" w:line="240" w:lineRule="auto"/>
        <w:jc w:val="center"/>
        <w:rPr>
          <w:rFonts w:ascii="TH Sarabun New" w:hAnsi="TH Sarabun New" w:cs="TH Sarabun New"/>
          <w:color w:val="000000" w:themeColor="text1"/>
          <w:sz w:val="32"/>
          <w:szCs w:val="32"/>
          <w:cs/>
        </w:rPr>
      </w:pPr>
    </w:p>
    <w:p w14:paraId="498D4238" w14:textId="5229381E" w:rsidR="00BB777E" w:rsidRDefault="00BB777E" w:rsidP="00BB777E">
      <w:p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ab/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 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จากรูปภาพผู้จัดทำได้นำการขับเคลื่อน 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</w:rPr>
        <w:t>Stepping Motor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 ในรูปแบบ </w:t>
      </w:r>
      <w:r w:rsidRPr="00E33408">
        <w:rPr>
          <w:rFonts w:ascii="TH Sarabun New" w:hAnsi="TH Sarabun New" w:cs="TH Sarabun New"/>
          <w:color w:val="3A3A3A"/>
          <w:sz w:val="32"/>
          <w:szCs w:val="32"/>
          <w:shd w:val="clear" w:color="auto" w:fill="FFFFFF"/>
        </w:rPr>
        <w:t>Microstepping</w:t>
      </w:r>
      <w:r w:rsidRPr="00E33408">
        <w:rPr>
          <w:rFonts w:ascii="TH Sarabun New" w:hAnsi="TH Sarabun New" w:cs="TH Sarabun New"/>
          <w:color w:val="3A3A3A"/>
          <w:sz w:val="32"/>
          <w:szCs w:val="32"/>
          <w:shd w:val="clear" w:color="auto" w:fill="FFFFFF"/>
          <w:cs/>
        </w:rPr>
        <w:t xml:space="preserve"> 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มาใช้ในโครงงานเพื่อการควบคุมอัตราการไหลของสารละลายที่มีความละเอียดและแม่นยำมากขึ้น ผู้ใช้งานจะส่งคำสั่งในรูปแบบสัญญาณผ่านอุปกรณ์ 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Notebook Computer Mobile 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ไปยังตัว 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</w:rPr>
        <w:t>Controller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 สัญญาณที่รับมาจะถูกแปลงเป็นสัญญาณพัลส์และถูกส่งไปยัง 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Stepping Motor Drive 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จะทำการแปลงสัญญาณไฟฟ้าเป็นรูปแบบ </w:t>
      </w:r>
      <w:r w:rsidR="006A3BD2">
        <w:rPr>
          <w:rFonts w:ascii="TH Sarabun New" w:hAnsi="TH Sarabun New" w:cs="TH Sarabun New"/>
          <w:color w:val="3A3A3A"/>
          <w:sz w:val="32"/>
          <w:szCs w:val="32"/>
          <w:shd w:val="clear" w:color="auto" w:fill="FFFFFF"/>
        </w:rPr>
        <w:t>M</w:t>
      </w:r>
      <w:r w:rsidRPr="00E33408">
        <w:rPr>
          <w:rFonts w:ascii="TH Sarabun New" w:hAnsi="TH Sarabun New" w:cs="TH Sarabun New"/>
          <w:color w:val="3A3A3A"/>
          <w:sz w:val="32"/>
          <w:szCs w:val="32"/>
          <w:shd w:val="clear" w:color="auto" w:fill="FFFFFF"/>
        </w:rPr>
        <w:t>icrostepping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  สัญญาณจะถูกต่อไปยัง 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Stepping Motor 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>และเริ่มการทำงานในรูปแบบการหมุนตามสัญญาณที่ได้รับ</w:t>
      </w:r>
    </w:p>
    <w:p w14:paraId="4B323722" w14:textId="188FD39E" w:rsidR="00BB777E" w:rsidRPr="00454210" w:rsidRDefault="006A3BD2" w:rsidP="00BB777E">
      <w:pPr>
        <w:spacing w:after="0" w:line="240" w:lineRule="auto"/>
        <w:rPr>
          <w:rFonts w:ascii="TH Sarabun New" w:hAnsi="TH Sarabun New" w:cs="TH Sarabun New"/>
          <w:b/>
          <w:bCs/>
          <w:color w:val="000000" w:themeColor="text1"/>
          <w:sz w:val="32"/>
          <w:szCs w:val="32"/>
          <w:cs/>
        </w:rPr>
      </w:pPr>
      <w:r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  <w:t>S</w:t>
      </w:r>
      <w:r w:rsidR="00BB777E" w:rsidRPr="00454210"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  <w:t>tepping Motor Drive</w:t>
      </w:r>
    </w:p>
    <w:p w14:paraId="6079F68E" w14:textId="77777777" w:rsidR="00BB777E" w:rsidRPr="00E33408" w:rsidRDefault="00BB777E" w:rsidP="00BB777E">
      <w:p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  <w:r>
        <w:rPr>
          <w:rFonts w:ascii="TH Sarabun New" w:hAnsi="TH Sarabun New" w:cs="TH Sarabun New"/>
          <w:color w:val="000000" w:themeColor="text1"/>
          <w:sz w:val="32"/>
          <w:szCs w:val="32"/>
        </w:rPr>
        <w:tab/>
      </w:r>
      <w:r w:rsidRPr="00073FAA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Stepping Motor Drive </w:t>
      </w:r>
      <w:r w:rsidRPr="00073FAA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คืออุปกรณ์ที่ทำงานร่วมกับกับ </w:t>
      </w:r>
      <w:r w:rsidRPr="00073FAA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Stepping Motor </w:t>
      </w:r>
      <w:r w:rsidRPr="00073FAA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มีหน้าที่คอยรับสัญญาณพลัส์จากตัว </w:t>
      </w:r>
      <w:r w:rsidRPr="00073FAA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Controller </w:t>
      </w:r>
      <w:r w:rsidRPr="00073FAA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แล้วทำการส่งสัญญาณไปยัง </w:t>
      </w:r>
      <w:r w:rsidRPr="00073FAA">
        <w:rPr>
          <w:rFonts w:ascii="TH Sarabun New" w:hAnsi="TH Sarabun New" w:cs="TH Sarabun New"/>
          <w:color w:val="000000" w:themeColor="text1"/>
          <w:sz w:val="32"/>
          <w:szCs w:val="32"/>
        </w:rPr>
        <w:t>Stepping Motor</w:t>
      </w:r>
      <w:r w:rsidRPr="00073FAA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 ให้ทำการหมุนไปยังต่ำแหน่งที่ผู้ใช้ต้องการและเคลื่อนที่ได้อย่างแม่นยำ โดยกระบวนการจะเป็นไปตามดังนี้</w:t>
      </w:r>
    </w:p>
    <w:p w14:paraId="41F4924F" w14:textId="77777777" w:rsidR="00BB777E" w:rsidRPr="00E33408" w:rsidRDefault="00BB777E" w:rsidP="00BB777E">
      <w:pPr>
        <w:spacing w:after="0" w:line="240" w:lineRule="auto"/>
        <w:jc w:val="center"/>
        <w:rPr>
          <w:rFonts w:ascii="TH Sarabun New" w:hAnsi="TH Sarabun New" w:cs="TH Sarabun New"/>
          <w:color w:val="000000" w:themeColor="text1"/>
          <w:sz w:val="32"/>
          <w:szCs w:val="32"/>
          <w:cs/>
        </w:rPr>
      </w:pPr>
      <w:r w:rsidRPr="00E33408">
        <w:rPr>
          <w:rFonts w:ascii="TH Sarabun New" w:hAnsi="TH Sarabun New" w:cs="TH Sarabun New"/>
          <w:noProof/>
          <w:color w:val="000000" w:themeColor="text1"/>
          <w:sz w:val="32"/>
          <w:szCs w:val="32"/>
          <w:lang w:val="th-TH"/>
        </w:rPr>
        <w:drawing>
          <wp:inline distT="0" distB="0" distL="0" distR="0" wp14:anchorId="2FAA1507" wp14:editId="2AF58CB4">
            <wp:extent cx="3192780" cy="1530226"/>
            <wp:effectExtent l="0" t="0" r="762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stepping motor drive.jpg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29450" cy="154780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E9DA9AE" w14:textId="77777777" w:rsidR="00BB777E" w:rsidRPr="00E33408" w:rsidRDefault="00BB777E" w:rsidP="00BB777E">
      <w:pPr>
        <w:spacing w:after="0" w:line="240" w:lineRule="auto"/>
        <w:jc w:val="center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การทำงานของ 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</w:rPr>
        <w:t>Stepping Motor Drive</w:t>
      </w:r>
    </w:p>
    <w:p w14:paraId="61834EE7" w14:textId="77777777" w:rsidR="00BB777E" w:rsidRPr="00E33408" w:rsidRDefault="00BB777E" w:rsidP="00BB777E">
      <w:pPr>
        <w:spacing w:after="0" w:line="240" w:lineRule="auto"/>
        <w:jc w:val="center"/>
        <w:rPr>
          <w:rFonts w:ascii="TH Sarabun New" w:hAnsi="TH Sarabun New" w:cs="TH Sarabun New"/>
          <w:color w:val="000000" w:themeColor="text1"/>
          <w:sz w:val="32"/>
          <w:szCs w:val="32"/>
        </w:rPr>
      </w:pPr>
    </w:p>
    <w:p w14:paraId="12038347" w14:textId="77777777" w:rsidR="007E5884" w:rsidRDefault="00BB777E" w:rsidP="00BB777E">
      <w:p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lastRenderedPageBreak/>
        <w:tab/>
        <w:t xml:space="preserve">จากรูปภาพการทำงานของ 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Stepping Motor Drive 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ผู้ใช้งานจะส่งคำสั่งในรูปแบบสัญญาณผ่านอุปกรณ์ 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Notebook Computer Mobile 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ไปยังตัว 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</w:rPr>
        <w:t>Controller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 สัญญาณที่รับมาจะถูกแปลงเป็นสัญญาณพัลส์และถูกส่งไปยัง 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</w:rPr>
        <w:t>Stepping Motor Drive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 เมื่อได้รับไฟฟ้ากระแสงตรงตามสเป็กของมอเตอร์ สัญญาณจะถูกต่อไปยัง 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Stepping Motor 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>และเริ่มการทำงานในรูปแบบการหมุนตามสัญญาณที่ได้รับ</w:t>
      </w:r>
    </w:p>
    <w:p w14:paraId="73609F63" w14:textId="43594FF7" w:rsidR="00BB777E" w:rsidRPr="007E5884" w:rsidRDefault="007E5884" w:rsidP="007E5884">
      <w:pPr>
        <w:jc w:val="center"/>
        <w:rPr>
          <w:b/>
          <w:bCs/>
          <w:cs/>
        </w:rPr>
      </w:pPr>
      <w:r w:rsidRPr="007E5884">
        <w:rPr>
          <w:rFonts w:ascii="TH Sarabun New" w:hAnsi="TH Sarabun New" w:cs="TH Sarabun New" w:hint="cs"/>
          <w:b/>
          <w:bCs/>
          <w:color w:val="000000" w:themeColor="text1"/>
          <w:sz w:val="32"/>
          <w:szCs w:val="32"/>
          <w:cs/>
        </w:rPr>
        <w:t xml:space="preserve">การเขียนโปรแกรมเพื่อควบคุมการทำงานของ </w:t>
      </w:r>
      <w:r w:rsidRPr="007E5884"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  <w:t>Syringe Pump</w:t>
      </w:r>
    </w:p>
    <w:p w14:paraId="7055B66A" w14:textId="0F1FC71F" w:rsidR="00374231" w:rsidRPr="00E33408" w:rsidRDefault="00E33408" w:rsidP="00374231">
      <w:pPr>
        <w:spacing w:after="0" w:line="240" w:lineRule="auto"/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</w:pPr>
      <w:r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  <w:t xml:space="preserve">2.1 </w:t>
      </w:r>
      <w:r w:rsidR="00374231" w:rsidRPr="00E33408">
        <w:rPr>
          <w:rFonts w:ascii="TH Sarabun New" w:hAnsi="TH Sarabun New" w:cs="TH Sarabun New"/>
          <w:b/>
          <w:bCs/>
          <w:color w:val="000000" w:themeColor="text1"/>
          <w:sz w:val="32"/>
          <w:szCs w:val="32"/>
          <w:cs/>
        </w:rPr>
        <w:t>ภาษาโปรแกรม</w:t>
      </w:r>
    </w:p>
    <w:p w14:paraId="55E1B676" w14:textId="45E36EF5" w:rsidR="002F1DA4" w:rsidRPr="00E33408" w:rsidRDefault="00374231" w:rsidP="00374231">
      <w:p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ab/>
      </w:r>
      <w:r w:rsidR="008617BB"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ภาษาโปรแกรม ค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ือภาษาที่</w:t>
      </w:r>
      <w:r w:rsidR="007F2FD0"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>ใช้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สื</w:t>
      </w:r>
      <w:r w:rsidR="007F2FD0"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>่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อสาร</w:t>
      </w:r>
      <w:r w:rsidR="007F2FD0"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ระหว่างมนุษย์กับ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>เครื่องจักร</w:t>
      </w:r>
      <w:r w:rsidR="007F2FD0"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 โดยเฉพาะคอมพิวเตอร์ ภาษาโปรแกรมจะใช้สร้างโปรแกรมที่สามารถควบคุมการทำงานของเครื่องจักร </w:t>
      </w:r>
      <w:r w:rsidR="002835E1"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>ในรูปแบบชุดคำสั่งเพื่อสั่งให้เครื่องจักรทำงานตามวิธีขั้นตอนที่โปรแกรมเขียน ผู้เขียนโปรแกรมส่วนใหญ่จะถูกเรียกว่า โปรแกรมเมอร์ ภาษาโปรแกรมที่เกี่ยวข้องกับงานวิจัยนี้จะประกอบไปด้วย</w:t>
      </w:r>
    </w:p>
    <w:p w14:paraId="41249A06" w14:textId="77777777" w:rsidR="00B004F4" w:rsidRPr="00E33408" w:rsidRDefault="00B004F4" w:rsidP="00374231">
      <w:p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</w:p>
    <w:p w14:paraId="257EFADF" w14:textId="6E42123B" w:rsidR="002835E1" w:rsidRPr="00E33408" w:rsidRDefault="002835E1" w:rsidP="00374231">
      <w:p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ภาษา 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</w:rPr>
        <w:t>C</w:t>
      </w:r>
    </w:p>
    <w:p w14:paraId="682DBF5E" w14:textId="6ED6DB36" w:rsidR="0048638F" w:rsidRPr="00E33408" w:rsidRDefault="002835E1" w:rsidP="00374231">
      <w:p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E33408">
        <w:rPr>
          <w:rFonts w:ascii="TH Sarabun New" w:hAnsi="TH Sarabun New" w:cs="TH Sarabun New"/>
          <w:color w:val="000000" w:themeColor="text1"/>
          <w:sz w:val="32"/>
          <w:szCs w:val="32"/>
        </w:rPr>
        <w:tab/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ภาษา 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</w:rPr>
        <w:t>C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 คือภาษาคอมพิวเตอร์เพื่อใช้พัฒนาโปรแกรมทั่วไป </w:t>
      </w:r>
      <w:r w:rsidR="00B56F84"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>เป็นภาษาโปรแกรมภาษาหนึ่งที่ได้รับความนิยมมาก เ</w:t>
      </w:r>
      <w:r w:rsidR="001643A4"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หมาะกับผู้ที่สนใจจะเริ่มเขียนโปรแกรมเป็นครั้งแรก </w:t>
      </w:r>
      <w:r w:rsidR="00B56F84"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ผู้จัดทำได้เขียนภาษา </w:t>
      </w:r>
      <w:r w:rsidR="00B56F84" w:rsidRPr="00E33408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C </w:t>
      </w:r>
      <w:r w:rsidR="00B56F84"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เพื่อควบคุม </w:t>
      </w:r>
      <w:r w:rsidR="00B56F84" w:rsidRPr="00E33408">
        <w:rPr>
          <w:rFonts w:ascii="TH Sarabun New" w:hAnsi="TH Sarabun New" w:cs="TH Sarabun New"/>
          <w:color w:val="000000" w:themeColor="text1"/>
          <w:sz w:val="32"/>
          <w:szCs w:val="32"/>
        </w:rPr>
        <w:t>Arduino</w:t>
      </w:r>
      <w:r w:rsidR="002F1DA4" w:rsidRPr="00E33408">
        <w:rPr>
          <w:rFonts w:ascii="TH Sarabun New" w:hAnsi="TH Sarabun New" w:cs="TH Sarabun New"/>
          <w:color w:val="000000" w:themeColor="text1"/>
          <w:sz w:val="32"/>
          <w:szCs w:val="32"/>
        </w:rPr>
        <w:fldChar w:fldCharType="begin"/>
      </w:r>
      <w:r w:rsidR="005D445E" w:rsidRPr="00E33408">
        <w:rPr>
          <w:rFonts w:ascii="TH Sarabun New" w:hAnsi="TH Sarabun New" w:cs="TH Sarabun New"/>
          <w:color w:val="000000" w:themeColor="text1"/>
          <w:sz w:val="32"/>
          <w:szCs w:val="32"/>
        </w:rPr>
        <w:instrText xml:space="preserve"> ADDIN EN.CITE &lt;EndNote&gt;&lt;Cite&gt;&lt;Author&gt;Wikipedia&lt;/Author&gt;&lt;Year&gt;2019&lt;/Year&gt;&lt;RecNum&gt;1&lt;/RecNum&gt;&lt;DisplayText&gt;[1]&lt;/DisplayText&gt;&lt;record&gt;&lt;rec-number&gt;1&lt;/rec-number&gt;&lt;foreign-keys&gt;&lt;key app="EN" db-id="p992zr5zp5vwafep5d0p9x28tettxvvzerd0" timestamp="1556721735"&gt;1&lt;/key&gt;&lt;/foreign-keys&gt;&lt;ref-type name="Journal Article"&gt;17&lt;/ref-type&gt;&lt;contributors&gt;&lt;authors&gt;&lt;author&gt;Wikipedia&lt;/author&gt;&lt;/authors&gt;&lt;/contributors&gt;&lt;titles&gt;&lt;title&gt;Arduino&lt;/title&gt;&lt;/titles&gt;&lt;keywords&gt;&lt;keyword&gt;Arduino&lt;/keyword&gt;&lt;/keywords&gt;&lt;dates&gt;&lt;year&gt;2019&lt;/year&gt;&lt;pub-dates&gt;&lt;date&gt;1 May 2019, at 07:07 (UTC).&lt;/date&gt;&lt;/pub-dates&gt;&lt;/dates&gt;&lt;urls&gt;&lt;related-urls&gt;&lt;url&gt;&lt;style face="underline" font="default" size="100%"&gt;https://en.wikipedia.org/wiki/Arduino&lt;/style&gt;&lt;/url&gt;&lt;/related-urls&gt;&lt;/urls&gt;&lt;/record&gt;&lt;/Cite&gt;&lt;/EndNote&gt;</w:instrText>
      </w:r>
      <w:r w:rsidR="002F1DA4" w:rsidRPr="00E33408">
        <w:rPr>
          <w:rFonts w:ascii="TH Sarabun New" w:hAnsi="TH Sarabun New" w:cs="TH Sarabun New"/>
          <w:color w:val="000000" w:themeColor="text1"/>
          <w:sz w:val="32"/>
          <w:szCs w:val="32"/>
        </w:rPr>
        <w:fldChar w:fldCharType="separate"/>
      </w:r>
      <w:r w:rsidR="002F1DA4" w:rsidRPr="00E33408">
        <w:rPr>
          <w:rFonts w:ascii="TH Sarabun New" w:hAnsi="TH Sarabun New" w:cs="TH Sarabun New"/>
          <w:noProof/>
          <w:color w:val="000000" w:themeColor="text1"/>
          <w:sz w:val="32"/>
          <w:szCs w:val="32"/>
        </w:rPr>
        <w:t>[1]</w:t>
      </w:r>
      <w:r w:rsidR="002F1DA4" w:rsidRPr="00E33408">
        <w:rPr>
          <w:rFonts w:ascii="TH Sarabun New" w:hAnsi="TH Sarabun New" w:cs="TH Sarabun New"/>
          <w:color w:val="000000" w:themeColor="text1"/>
          <w:sz w:val="32"/>
          <w:szCs w:val="32"/>
        </w:rPr>
        <w:fldChar w:fldCharType="end"/>
      </w:r>
      <w:r w:rsidR="00B56F84" w:rsidRPr="00E33408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 </w:t>
      </w:r>
      <w:r w:rsidR="00B56F84"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>เป็นอุปกรณ์ควบคุม</w:t>
      </w:r>
      <w:r w:rsidR="0048638F"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การทำงานของ </w:t>
      </w:r>
      <w:r w:rsidR="0048638F" w:rsidRPr="00E33408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Stepping motor </w:t>
      </w:r>
      <w:r w:rsidR="0048638F"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เป็นชิ้นส่วนหนึ่งในโครงงานวิจัยเพื่อนำไปประกอบเป็นตัว </w:t>
      </w:r>
      <w:r w:rsidR="0048638F" w:rsidRPr="00E33408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Syringe Pump </w:t>
      </w:r>
      <w:r w:rsidR="0048638F"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ผู้จัดทำได้เขียนภาษา </w:t>
      </w:r>
      <w:r w:rsidR="0048638F" w:rsidRPr="00E33408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C </w:t>
      </w:r>
      <w:r w:rsidR="0048638F"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บนแพลตฟอร์ม </w:t>
      </w:r>
      <w:r w:rsidR="0048638F" w:rsidRPr="00E33408">
        <w:rPr>
          <w:rFonts w:ascii="TH Sarabun New" w:hAnsi="TH Sarabun New" w:cs="TH Sarabun New"/>
          <w:color w:val="000000" w:themeColor="text1"/>
          <w:sz w:val="32"/>
          <w:szCs w:val="32"/>
        </w:rPr>
        <w:t>Arduino IDE</w:t>
      </w:r>
    </w:p>
    <w:p w14:paraId="70889036" w14:textId="77777777" w:rsidR="0048638F" w:rsidRPr="00E33408" w:rsidRDefault="0048638F" w:rsidP="00374231">
      <w:p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</w:p>
    <w:p w14:paraId="2E754CBD" w14:textId="3BEBD2B5" w:rsidR="0048638F" w:rsidRPr="00E33408" w:rsidRDefault="00820D7D" w:rsidP="0048638F">
      <w:pPr>
        <w:spacing w:after="0" w:line="240" w:lineRule="auto"/>
        <w:jc w:val="center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E33408">
        <w:rPr>
          <w:rFonts w:ascii="TH Sarabun New" w:hAnsi="TH Sarabun New" w:cs="TH Sarabun New"/>
          <w:noProof/>
          <w:color w:val="000000" w:themeColor="text1"/>
          <w:sz w:val="32"/>
          <w:szCs w:val="32"/>
          <w:lang w:val="th-TH"/>
        </w:rPr>
        <w:drawing>
          <wp:inline distT="0" distB="0" distL="0" distR="0" wp14:anchorId="626E2146" wp14:editId="1C246964">
            <wp:extent cx="3114676" cy="2793458"/>
            <wp:effectExtent l="0" t="0" r="0" b="6985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arduino.jpg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120823" cy="279897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FF3821" w14:textId="685F7664" w:rsidR="00820D7D" w:rsidRPr="00E33408" w:rsidRDefault="00820D7D" w:rsidP="0048638F">
      <w:pPr>
        <w:spacing w:after="0" w:line="240" w:lineRule="auto"/>
        <w:jc w:val="center"/>
        <w:rPr>
          <w:rFonts w:ascii="TH Sarabun New" w:hAnsi="TH Sarabun New" w:cs="TH Sarabun New"/>
          <w:color w:val="000000" w:themeColor="text1"/>
          <w:sz w:val="32"/>
          <w:szCs w:val="32"/>
          <w:cs/>
        </w:rPr>
      </w:pP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ตัวอย่างภาษา 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</w:rPr>
        <w:t>C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 </w:t>
      </w:r>
    </w:p>
    <w:p w14:paraId="120CBA44" w14:textId="54D0D156" w:rsidR="0048638F" w:rsidRPr="00E33408" w:rsidRDefault="0048638F" w:rsidP="00025C96">
      <w:pPr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ภาษา </w:t>
      </w:r>
      <w:r w:rsidR="00B56F84" w:rsidRPr="00E33408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 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</w:rPr>
        <w:t>HTML</w:t>
      </w:r>
    </w:p>
    <w:p w14:paraId="59B85213" w14:textId="02B0A81D" w:rsidR="0048638F" w:rsidRPr="00E33408" w:rsidRDefault="0048638F" w:rsidP="00374231">
      <w:p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E33408">
        <w:rPr>
          <w:rFonts w:ascii="TH Sarabun New" w:hAnsi="TH Sarabun New" w:cs="TH Sarabun New"/>
          <w:color w:val="000000" w:themeColor="text1"/>
          <w:sz w:val="32"/>
          <w:szCs w:val="32"/>
        </w:rPr>
        <w:lastRenderedPageBreak/>
        <w:tab/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ภาษา 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HTML </w:t>
      </w:r>
      <w:r w:rsidR="002F1DA4"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ย่อมาจาก </w:t>
      </w:r>
      <w:r w:rsidR="002F1DA4" w:rsidRPr="00E33408">
        <w:rPr>
          <w:rFonts w:ascii="TH Sarabun New" w:hAnsi="TH Sarabun New" w:cs="TH Sarabun New"/>
          <w:color w:val="000000" w:themeColor="text1"/>
          <w:sz w:val="32"/>
          <w:szCs w:val="32"/>
        </w:rPr>
        <w:t>Hypertext Markup Language</w:t>
      </w:r>
      <w:r w:rsidR="002F1DA4"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 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คือ</w:t>
      </w:r>
      <w:r w:rsidR="002F1DA4"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ภาษาคอมพิวเตอร์ที่ใช้ในการแสดงผลของเอกสารบน </w:t>
      </w:r>
      <w:r w:rsidR="002F1DA4" w:rsidRPr="00E33408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website </w:t>
      </w:r>
      <w:r w:rsidR="002F1DA4"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หรือ </w:t>
      </w:r>
      <w:r w:rsidR="002F1DA4" w:rsidRPr="00E33408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web page </w:t>
      </w:r>
      <w:r w:rsidR="002F1DA4"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เพื่อควบคุม </w:t>
      </w:r>
      <w:r w:rsidR="002F1DA4" w:rsidRPr="00E33408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Syringe Pump </w:t>
      </w:r>
      <w:r w:rsidR="002F1DA4"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ได้ในระยะไกล </w:t>
      </w:r>
      <w:r w:rsidR="00B004F4"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>โดยผ่านอุปกรณ์</w:t>
      </w:r>
      <w:r w:rsidR="00B004F4" w:rsidRPr="00E33408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 Computer PC Note book </w:t>
      </w:r>
      <w:r w:rsidR="00B004F4"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และ </w:t>
      </w:r>
      <w:r w:rsidR="00B004F4" w:rsidRPr="00E33408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Mobile </w:t>
      </w:r>
      <w:r w:rsidR="002F1DA4"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สำหรับการสร้างเว็ปเพจ โดยใช้ภาษา </w:t>
      </w:r>
      <w:r w:rsidR="002F1DA4" w:rsidRPr="00E33408">
        <w:rPr>
          <w:rFonts w:ascii="TH Sarabun New" w:hAnsi="TH Sarabun New" w:cs="TH Sarabun New"/>
          <w:color w:val="000000" w:themeColor="text1"/>
          <w:sz w:val="32"/>
          <w:szCs w:val="32"/>
        </w:rPr>
        <w:t>HTML</w:t>
      </w:r>
      <w:r w:rsidR="002F1DA4"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 ผู้จัดทำได้เขียน</w:t>
      </w:r>
      <w:r w:rsidR="002A5AE1"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บนแพลตฟอร์ม</w:t>
      </w:r>
      <w:r w:rsidR="002F1DA4"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 </w:t>
      </w:r>
      <w:r w:rsidR="002F1DA4" w:rsidRPr="00E33408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Notepad++ </w:t>
      </w:r>
    </w:p>
    <w:p w14:paraId="09D47F74" w14:textId="77777777" w:rsidR="00B004F4" w:rsidRPr="00E33408" w:rsidRDefault="00B004F4" w:rsidP="00374231">
      <w:p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</w:p>
    <w:p w14:paraId="009388FA" w14:textId="0EAF1428" w:rsidR="00B004F4" w:rsidRPr="00E33408" w:rsidRDefault="00B004F4" w:rsidP="00B004F4">
      <w:pPr>
        <w:spacing w:after="0" w:line="240" w:lineRule="auto"/>
        <w:jc w:val="center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E33408">
        <w:rPr>
          <w:rFonts w:ascii="TH Sarabun New" w:hAnsi="TH Sarabun New" w:cs="TH Sarabun New"/>
          <w:noProof/>
          <w:color w:val="000000" w:themeColor="text1"/>
          <w:sz w:val="32"/>
          <w:szCs w:val="32"/>
        </w:rPr>
        <w:drawing>
          <wp:inline distT="0" distB="0" distL="0" distR="0" wp14:anchorId="133A881D" wp14:editId="6D3D6BDA">
            <wp:extent cx="4083884" cy="1857375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html.jpg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90254" cy="186027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525872D" w14:textId="09BD8D05" w:rsidR="00B004F4" w:rsidRPr="00E33408" w:rsidRDefault="00B004F4" w:rsidP="00B004F4">
      <w:pPr>
        <w:spacing w:after="0" w:line="240" w:lineRule="auto"/>
        <w:jc w:val="center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ตัวอย่างภาษา 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</w:rPr>
        <w:t>HTML</w:t>
      </w:r>
    </w:p>
    <w:p w14:paraId="47D7BD3A" w14:textId="77777777" w:rsidR="00B004F4" w:rsidRPr="00E33408" w:rsidRDefault="00B004F4" w:rsidP="00B004F4">
      <w:pPr>
        <w:spacing w:after="0" w:line="240" w:lineRule="auto"/>
        <w:jc w:val="center"/>
        <w:rPr>
          <w:rFonts w:ascii="TH Sarabun New" w:hAnsi="TH Sarabun New" w:cs="TH Sarabun New"/>
          <w:color w:val="000000" w:themeColor="text1"/>
          <w:sz w:val="32"/>
          <w:szCs w:val="32"/>
        </w:rPr>
      </w:pPr>
    </w:p>
    <w:p w14:paraId="48CD5FEC" w14:textId="3A832DB1" w:rsidR="00B004F4" w:rsidRPr="00E33408" w:rsidRDefault="00B004F4" w:rsidP="00B004F4">
      <w:pPr>
        <w:spacing w:after="0" w:line="240" w:lineRule="auto"/>
        <w:jc w:val="center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E33408">
        <w:rPr>
          <w:rFonts w:ascii="TH Sarabun New" w:hAnsi="TH Sarabun New" w:cs="TH Sarabun New"/>
          <w:noProof/>
          <w:color w:val="000000" w:themeColor="text1"/>
          <w:sz w:val="32"/>
          <w:szCs w:val="32"/>
        </w:rPr>
        <w:drawing>
          <wp:inline distT="0" distB="0" distL="0" distR="0" wp14:anchorId="4CCAB0BD" wp14:editId="0F389BCC">
            <wp:extent cx="4526280" cy="2187802"/>
            <wp:effectExtent l="0" t="0" r="7620" b="3175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web.jpg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33712" cy="219139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4465305" w14:textId="0B38D171" w:rsidR="00B004F4" w:rsidRPr="00E33408" w:rsidRDefault="00B004F4" w:rsidP="00B004F4">
      <w:pPr>
        <w:spacing w:after="0" w:line="240" w:lineRule="auto"/>
        <w:jc w:val="center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หน้าตา 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</w:rPr>
        <w:t>HTML</w:t>
      </w:r>
    </w:p>
    <w:p w14:paraId="1DC79E84" w14:textId="4E8D7407" w:rsidR="00B004F4" w:rsidRPr="00E33408" w:rsidRDefault="00B004F4" w:rsidP="00B004F4">
      <w:p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ภาษา 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</w:rPr>
        <w:t>G-code</w:t>
      </w:r>
    </w:p>
    <w:p w14:paraId="6DA4F974" w14:textId="79189CD3" w:rsidR="00B004F4" w:rsidRPr="00E33408" w:rsidRDefault="00B004F4" w:rsidP="00D46BE1">
      <w:pPr>
        <w:spacing w:after="0" w:line="240" w:lineRule="auto"/>
        <w:rPr>
          <w:rFonts w:ascii="TH Sarabun New" w:hAnsi="TH Sarabun New" w:cs="TH Sarabun New"/>
          <w:sz w:val="32"/>
          <w:szCs w:val="32"/>
        </w:rPr>
      </w:pPr>
      <w:r w:rsidRPr="00E33408">
        <w:rPr>
          <w:rFonts w:ascii="TH Sarabun New" w:hAnsi="TH Sarabun New" w:cs="TH Sarabun New"/>
          <w:color w:val="000000" w:themeColor="text1"/>
          <w:sz w:val="32"/>
          <w:szCs w:val="32"/>
        </w:rPr>
        <w:tab/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ภาษา 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G-code 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หรือ 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</w:rPr>
        <w:t>Geometric Code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 คือภาษาสั่งงานเครื่องจักรให้เคลื่อนที่ไปตามตำแหน่งที่ผู้ใช้งานสั่ง </w:t>
      </w:r>
      <w:r w:rsidR="005D445E"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ซึ่งเครื่องจักรใช้งานคู่กับภาษา </w:t>
      </w:r>
      <w:r w:rsidR="005D445E" w:rsidRPr="00E33408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G-code </w:t>
      </w:r>
      <w:r w:rsidR="005D445E"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ที่เห็นได้โดยทั่วไป คือเครื่อง </w:t>
      </w:r>
      <w:r w:rsidR="005D445E" w:rsidRPr="00E33408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CNC ( CNC </w:t>
      </w:r>
      <w:r w:rsidR="005D445E"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คือ เครื่องจักรที่ต้องใช้คอมพิวเตอร์ควบคุมหรือที่เรียกว่า </w:t>
      </w:r>
      <w:r w:rsidR="005D445E" w:rsidRPr="00E33408">
        <w:rPr>
          <w:rFonts w:ascii="TH Sarabun New" w:hAnsi="TH Sarabun New" w:cs="TH Sarabun New"/>
          <w:color w:val="000000" w:themeColor="text1"/>
          <w:sz w:val="32"/>
          <w:szCs w:val="32"/>
        </w:rPr>
        <w:t>Numeric Control</w:t>
      </w:r>
      <w:r w:rsidR="005D445E" w:rsidRPr="00E33408">
        <w:rPr>
          <w:rFonts w:ascii="TH Sarabun New" w:hAnsi="TH Sarabun New" w:cs="TH Sarabun New"/>
          <w:color w:val="000000" w:themeColor="text1"/>
          <w:sz w:val="32"/>
          <w:szCs w:val="32"/>
        </w:rPr>
        <w:fldChar w:fldCharType="begin"/>
      </w:r>
      <w:r w:rsidR="005D445E" w:rsidRPr="00E33408">
        <w:rPr>
          <w:rFonts w:ascii="TH Sarabun New" w:hAnsi="TH Sarabun New" w:cs="TH Sarabun New"/>
          <w:color w:val="000000" w:themeColor="text1"/>
          <w:sz w:val="32"/>
          <w:szCs w:val="32"/>
        </w:rPr>
        <w:instrText xml:space="preserve"> ADDIN EN.CITE &lt;EndNote&gt;&lt;Cite&gt;&lt;Author&gt;Wikipedia&lt;/Author&gt;&lt;Year&gt;2019&lt;/Year&gt;&lt;RecNum&gt;2&lt;/RecNum&gt;&lt;DisplayText&gt;[2]&lt;/DisplayText&gt;&lt;record&gt;&lt;rec-number&gt;2&lt;/rec-number&gt;&lt;foreign-keys&gt;&lt;key app="EN" db-id="p992zr5zp5vwafep5d0p9x28tettxvvzerd0" timestamp="1556723360"&gt;2&lt;/key&gt;&lt;/foreign-keys&gt;&lt;ref-type name="Journal Article"&gt;17&lt;/ref-type&gt;&lt;contributors&gt;&lt;authors&gt;&lt;author&gt;Wikipedia&lt;/author&gt;&lt;/authors&gt;&lt;/contributors&gt;&lt;titles&gt;&lt;title&gt;Numerical control&lt;/title&gt;&lt;/titles&gt;&lt;dates&gt;&lt;year&gt;2019&lt;/year&gt;&lt;pub-dates&gt;&lt;date&gt;29 April 2019, at 13:10 (UTC).&lt;/date&gt;&lt;/pub-dates&gt;&lt;/dates&gt;&lt;urls&gt;&lt;related-urls&gt;&lt;url&gt;&lt;style face="underline" font="default" size="100%"&gt;https://en.wikipedia.org/wiki/Numerical_control&lt;/style&gt;&lt;/url&gt;&lt;/related-urls&gt;&lt;/urls&gt;&lt;/record&gt;&lt;/Cite&gt;&lt;/EndNote&gt;</w:instrText>
      </w:r>
      <w:r w:rsidR="005D445E" w:rsidRPr="00E33408">
        <w:rPr>
          <w:rFonts w:ascii="TH Sarabun New" w:hAnsi="TH Sarabun New" w:cs="TH Sarabun New"/>
          <w:color w:val="000000" w:themeColor="text1"/>
          <w:sz w:val="32"/>
          <w:szCs w:val="32"/>
        </w:rPr>
        <w:fldChar w:fldCharType="separate"/>
      </w:r>
      <w:r w:rsidR="005D445E" w:rsidRPr="00E33408">
        <w:rPr>
          <w:rFonts w:ascii="TH Sarabun New" w:hAnsi="TH Sarabun New" w:cs="TH Sarabun New"/>
          <w:noProof/>
          <w:color w:val="000000" w:themeColor="text1"/>
          <w:sz w:val="32"/>
          <w:szCs w:val="32"/>
        </w:rPr>
        <w:t>[2]</w:t>
      </w:r>
      <w:r w:rsidR="005D445E" w:rsidRPr="00E33408">
        <w:rPr>
          <w:rFonts w:ascii="TH Sarabun New" w:hAnsi="TH Sarabun New" w:cs="TH Sarabun New"/>
          <w:color w:val="000000" w:themeColor="text1"/>
          <w:sz w:val="32"/>
          <w:szCs w:val="32"/>
        </w:rPr>
        <w:fldChar w:fldCharType="end"/>
      </w:r>
      <w:r w:rsidR="005D445E" w:rsidRPr="00E33408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 ) </w:t>
      </w:r>
      <w:r w:rsidR="005D445E"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เครื่องพิมพ์ </w:t>
      </w:r>
      <w:r w:rsidR="005D445E" w:rsidRPr="00E33408">
        <w:rPr>
          <w:rFonts w:ascii="TH Sarabun New" w:hAnsi="TH Sarabun New" w:cs="TH Sarabun New"/>
          <w:color w:val="000000" w:themeColor="text1"/>
          <w:sz w:val="32"/>
          <w:szCs w:val="32"/>
        </w:rPr>
        <w:t>3D</w:t>
      </w:r>
      <w:r w:rsidR="00922FE4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 Printer</w:t>
      </w:r>
    </w:p>
    <w:p w14:paraId="5A1F38C3" w14:textId="1F6EC993" w:rsidR="00D46BE1" w:rsidRPr="00E33408" w:rsidRDefault="002A5AE1" w:rsidP="00FE2EE6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  <w:r w:rsidRPr="00E33408">
        <w:rPr>
          <w:rFonts w:ascii="TH Sarabun New" w:hAnsi="TH Sarabun New" w:cs="TH Sarabun New"/>
          <w:noProof/>
          <w:sz w:val="32"/>
          <w:szCs w:val="32"/>
        </w:rPr>
        <w:lastRenderedPageBreak/>
        <w:drawing>
          <wp:inline distT="0" distB="0" distL="0" distR="0" wp14:anchorId="3D3FF3A2" wp14:editId="56E25CF3">
            <wp:extent cx="4276725" cy="1666874"/>
            <wp:effectExtent l="0" t="0" r="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45751" cy="169377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A5FDB6B" w14:textId="3E4EE850" w:rsidR="00D46BE1" w:rsidRPr="00E33408" w:rsidRDefault="00D46BE1" w:rsidP="00FE2EE6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  <w:r w:rsidRPr="00E33408">
        <w:rPr>
          <w:rFonts w:ascii="TH Sarabun New" w:hAnsi="TH Sarabun New" w:cs="TH Sarabun New"/>
          <w:sz w:val="32"/>
          <w:szCs w:val="32"/>
          <w:cs/>
        </w:rPr>
        <w:t xml:space="preserve">ตัวอย่างภาษา </w:t>
      </w:r>
      <w:r w:rsidRPr="00E33408">
        <w:rPr>
          <w:rFonts w:ascii="TH Sarabun New" w:hAnsi="TH Sarabun New" w:cs="TH Sarabun New"/>
          <w:sz w:val="32"/>
          <w:szCs w:val="32"/>
        </w:rPr>
        <w:t>G-code</w:t>
      </w:r>
    </w:p>
    <w:p w14:paraId="0C8D6F1E" w14:textId="1FA159FF" w:rsidR="00120B3E" w:rsidRPr="00E33408" w:rsidRDefault="00120B3E" w:rsidP="00120B3E">
      <w:p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ภาษา 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</w:rPr>
        <w:t>Java</w:t>
      </w:r>
    </w:p>
    <w:p w14:paraId="0764D403" w14:textId="21D42EC8" w:rsidR="00120B3E" w:rsidRPr="00E33408" w:rsidRDefault="00120B3E" w:rsidP="00120B3E">
      <w:pPr>
        <w:spacing w:after="0" w:line="240" w:lineRule="auto"/>
        <w:rPr>
          <w:rFonts w:ascii="TH Sarabun New" w:hAnsi="TH Sarabun New" w:cs="TH Sarabun New"/>
          <w:sz w:val="32"/>
          <w:szCs w:val="32"/>
        </w:rPr>
      </w:pPr>
      <w:r w:rsidRPr="00E33408">
        <w:rPr>
          <w:rFonts w:ascii="TH Sarabun New" w:hAnsi="TH Sarabun New" w:cs="TH Sarabun New"/>
          <w:color w:val="000000" w:themeColor="text1"/>
          <w:sz w:val="32"/>
          <w:szCs w:val="32"/>
        </w:rPr>
        <w:tab/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ภาษา 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Java 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หรือ 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</w:rPr>
        <w:t>Java programming language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 คือ ภาษาเขียนโปรแกรมเพื่อวัตถุประสงค์ทั่วไปหรือเป็นโปรแกรมที่สนับสนุนการเขียนโปรแกรมเชิงวัตถุ 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</w:rPr>
        <w:t>(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 คือภาษาหนึ่งในโปรแกรมคอมพิวเตอร์ ที่ให้สำคัญกับวัตถุ ซึ่งนำมาประกอบกันแล้วทำงานรวมกันได้ </w:t>
      </w:r>
      <w:r w:rsidRPr="00E33408">
        <w:rPr>
          <w:rFonts w:ascii="TH Sarabun New" w:hAnsi="TH Sarabun New" w:cs="TH Sarabun New"/>
          <w:color w:val="000000" w:themeColor="text1"/>
          <w:sz w:val="32"/>
          <w:szCs w:val="32"/>
        </w:rPr>
        <w:t>)</w:t>
      </w:r>
      <w:r w:rsidRPr="00E33408">
        <w:rPr>
          <w:rFonts w:ascii="TH Sarabun New" w:hAnsi="TH Sarabun New" w:cs="TH Sarabun New"/>
          <w:sz w:val="32"/>
          <w:szCs w:val="32"/>
          <w:cs/>
        </w:rPr>
        <w:t xml:space="preserve"> ในภาษา </w:t>
      </w:r>
      <w:r w:rsidRPr="00E33408">
        <w:rPr>
          <w:rFonts w:ascii="TH Sarabun New" w:hAnsi="TH Sarabun New" w:cs="TH Sarabun New"/>
          <w:sz w:val="32"/>
          <w:szCs w:val="32"/>
        </w:rPr>
        <w:t xml:space="preserve">Java </w:t>
      </w:r>
      <w:r w:rsidRPr="00E33408">
        <w:rPr>
          <w:rFonts w:ascii="TH Sarabun New" w:hAnsi="TH Sarabun New" w:cs="TH Sarabun New"/>
          <w:sz w:val="32"/>
          <w:szCs w:val="32"/>
          <w:cs/>
        </w:rPr>
        <w:t xml:space="preserve">ผู้จัดทำได้นำรูปแบบของภาษามาเขียนอีก </w:t>
      </w:r>
      <w:r w:rsidRPr="00E33408">
        <w:rPr>
          <w:rFonts w:ascii="TH Sarabun New" w:hAnsi="TH Sarabun New" w:cs="TH Sarabun New"/>
          <w:sz w:val="32"/>
          <w:szCs w:val="32"/>
        </w:rPr>
        <w:t xml:space="preserve">2 </w:t>
      </w:r>
      <w:r w:rsidRPr="00E33408">
        <w:rPr>
          <w:rFonts w:ascii="TH Sarabun New" w:hAnsi="TH Sarabun New" w:cs="TH Sarabun New"/>
          <w:sz w:val="32"/>
          <w:szCs w:val="32"/>
          <w:cs/>
        </w:rPr>
        <w:t>หัวข้อย่อย ซึ่งมีดังต่อไปนี้</w:t>
      </w:r>
    </w:p>
    <w:p w14:paraId="6B85EE32" w14:textId="46FCC48C" w:rsidR="00CB1D11" w:rsidRPr="00E33408" w:rsidRDefault="00120B3E" w:rsidP="00CB1D11">
      <w:pPr>
        <w:pStyle w:val="ListParagraph"/>
        <w:numPr>
          <w:ilvl w:val="0"/>
          <w:numId w:val="6"/>
        </w:numPr>
        <w:spacing w:after="0" w:line="240" w:lineRule="auto"/>
        <w:rPr>
          <w:rFonts w:ascii="TH Sarabun New" w:hAnsi="TH Sarabun New" w:cs="TH Sarabun New"/>
          <w:sz w:val="32"/>
          <w:szCs w:val="32"/>
        </w:rPr>
      </w:pPr>
      <w:r w:rsidRPr="00E33408">
        <w:rPr>
          <w:rFonts w:ascii="TH Sarabun New" w:hAnsi="TH Sarabun New" w:cs="TH Sarabun New"/>
          <w:sz w:val="32"/>
          <w:szCs w:val="32"/>
        </w:rPr>
        <w:t>JavaScript</w:t>
      </w:r>
      <w:r w:rsidRPr="00E33408">
        <w:rPr>
          <w:rFonts w:ascii="TH Sarabun New" w:hAnsi="TH Sarabun New" w:cs="TH Sarabun New"/>
          <w:sz w:val="32"/>
          <w:szCs w:val="32"/>
          <w:cs/>
        </w:rPr>
        <w:t xml:space="preserve"> คือ</w:t>
      </w:r>
      <w:r w:rsidR="00CB1D11" w:rsidRPr="00E33408">
        <w:rPr>
          <w:rFonts w:ascii="TH Sarabun New" w:hAnsi="TH Sarabun New" w:cs="TH Sarabun New"/>
          <w:sz w:val="32"/>
          <w:szCs w:val="32"/>
          <w:cs/>
        </w:rPr>
        <w:t xml:space="preserve">ภาษาคอมพิวเตอร์สำหรับใช้งานร่วมกับ </w:t>
      </w:r>
      <w:r w:rsidR="00CB1D11" w:rsidRPr="00E33408">
        <w:rPr>
          <w:rFonts w:ascii="TH Sarabun New" w:hAnsi="TH Sarabun New" w:cs="TH Sarabun New"/>
          <w:sz w:val="32"/>
          <w:szCs w:val="32"/>
        </w:rPr>
        <w:t xml:space="preserve">HTML </w:t>
      </w:r>
      <w:r w:rsidR="00CB1D11" w:rsidRPr="00E33408">
        <w:rPr>
          <w:rFonts w:ascii="TH Sarabun New" w:hAnsi="TH Sarabun New" w:cs="TH Sarabun New"/>
          <w:sz w:val="32"/>
          <w:szCs w:val="32"/>
          <w:cs/>
        </w:rPr>
        <w:t>เพื่อให้เว็บไซต์ตอบสนองกับผู้ใช้งานมากขึ้น และดูมีลูกเล่นเพิ่มขึ้น</w:t>
      </w:r>
      <w:r w:rsidR="00602DB7" w:rsidRPr="00E33408">
        <w:rPr>
          <w:rFonts w:ascii="TH Sarabun New" w:hAnsi="TH Sarabun New" w:cs="TH Sarabun New"/>
          <w:sz w:val="32"/>
          <w:szCs w:val="32"/>
        </w:rPr>
        <w:t xml:space="preserve"> </w:t>
      </w:r>
      <w:r w:rsidR="00602DB7" w:rsidRPr="00E33408">
        <w:rPr>
          <w:rFonts w:ascii="TH Sarabun New" w:hAnsi="TH Sarabun New" w:cs="TH Sarabun New"/>
          <w:sz w:val="32"/>
          <w:szCs w:val="32"/>
          <w:cs/>
        </w:rPr>
        <w:t>ถูกเขียนบน</w:t>
      </w:r>
      <w:r w:rsidR="00602DB7"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>แพลตฟอร์ม</w:t>
      </w:r>
      <w:r w:rsidR="00602DB7" w:rsidRPr="00E33408">
        <w:rPr>
          <w:rFonts w:ascii="TH Sarabun New" w:hAnsi="TH Sarabun New" w:cs="TH Sarabun New"/>
          <w:sz w:val="32"/>
          <w:szCs w:val="32"/>
        </w:rPr>
        <w:t xml:space="preserve"> </w:t>
      </w:r>
      <w:r w:rsidR="00BA084D" w:rsidRPr="00E33408">
        <w:rPr>
          <w:rFonts w:ascii="TH Sarabun New" w:hAnsi="TH Sarabun New" w:cs="TH Sarabun New"/>
          <w:color w:val="000000" w:themeColor="text1"/>
          <w:sz w:val="32"/>
          <w:szCs w:val="32"/>
        </w:rPr>
        <w:t>Notepad</w:t>
      </w:r>
      <w:r w:rsidR="00BA084D" w:rsidRPr="00E33408">
        <w:rPr>
          <w:rFonts w:ascii="TH Sarabun New" w:hAnsi="TH Sarabun New" w:cs="TH Sarabun New"/>
          <w:sz w:val="32"/>
          <w:szCs w:val="32"/>
        </w:rPr>
        <w:t xml:space="preserve"> </w:t>
      </w:r>
      <w:r w:rsidR="00602DB7" w:rsidRPr="00E33408">
        <w:rPr>
          <w:rFonts w:ascii="TH Sarabun New" w:hAnsi="TH Sarabun New" w:cs="TH Sarabun New"/>
          <w:sz w:val="32"/>
          <w:szCs w:val="32"/>
        </w:rPr>
        <w:t>++</w:t>
      </w:r>
    </w:p>
    <w:p w14:paraId="434C3A19" w14:textId="77777777" w:rsidR="00CB1D11" w:rsidRPr="00E33408" w:rsidRDefault="00CB1D11" w:rsidP="00CB1D11">
      <w:pPr>
        <w:pStyle w:val="ListParagraph"/>
        <w:spacing w:after="0" w:line="240" w:lineRule="auto"/>
        <w:rPr>
          <w:rFonts w:ascii="TH Sarabun New" w:hAnsi="TH Sarabun New" w:cs="TH Sarabun New"/>
          <w:sz w:val="32"/>
          <w:szCs w:val="32"/>
        </w:rPr>
      </w:pPr>
    </w:p>
    <w:p w14:paraId="0FF823FE" w14:textId="0C0FED1A" w:rsidR="00CB1D11" w:rsidRPr="00E33408" w:rsidRDefault="00CB1D11" w:rsidP="00FE2EE6">
      <w:pPr>
        <w:pStyle w:val="ListParagraph"/>
        <w:spacing w:after="0" w:line="240" w:lineRule="auto"/>
        <w:ind w:left="0"/>
        <w:jc w:val="center"/>
        <w:rPr>
          <w:rFonts w:ascii="TH Sarabun New" w:hAnsi="TH Sarabun New" w:cs="TH Sarabun New"/>
          <w:sz w:val="32"/>
          <w:szCs w:val="32"/>
        </w:rPr>
      </w:pPr>
      <w:r w:rsidRPr="00E33408">
        <w:rPr>
          <w:rFonts w:ascii="TH Sarabun New" w:hAnsi="TH Sarabun New" w:cs="TH Sarabun New"/>
          <w:noProof/>
          <w:sz w:val="32"/>
          <w:szCs w:val="32"/>
        </w:rPr>
        <w:drawing>
          <wp:inline distT="0" distB="0" distL="0" distR="0" wp14:anchorId="5464B947" wp14:editId="2FE4F0CA">
            <wp:extent cx="3021128" cy="2228216"/>
            <wp:effectExtent l="0" t="0" r="8255" b="635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javascrip.jpg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26091" cy="22318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07B883" w14:textId="57CD5C88" w:rsidR="00CB1D11" w:rsidRPr="00E33408" w:rsidRDefault="00CB1D11" w:rsidP="00FE2EE6">
      <w:pPr>
        <w:pStyle w:val="ListParagraph"/>
        <w:spacing w:after="0" w:line="240" w:lineRule="auto"/>
        <w:ind w:left="0"/>
        <w:jc w:val="center"/>
        <w:rPr>
          <w:rFonts w:ascii="TH Sarabun New" w:hAnsi="TH Sarabun New" w:cs="TH Sarabun New"/>
          <w:sz w:val="32"/>
          <w:szCs w:val="32"/>
          <w:cs/>
        </w:rPr>
      </w:pPr>
      <w:r w:rsidRPr="00E33408">
        <w:rPr>
          <w:rFonts w:ascii="TH Sarabun New" w:hAnsi="TH Sarabun New" w:cs="TH Sarabun New"/>
          <w:sz w:val="32"/>
          <w:szCs w:val="32"/>
          <w:cs/>
        </w:rPr>
        <w:t xml:space="preserve">ตัวอย่าง ภาษา </w:t>
      </w:r>
      <w:r w:rsidRPr="00E33408">
        <w:rPr>
          <w:rFonts w:ascii="TH Sarabun New" w:hAnsi="TH Sarabun New" w:cs="TH Sarabun New"/>
          <w:sz w:val="32"/>
          <w:szCs w:val="32"/>
        </w:rPr>
        <w:t>JavaScript</w:t>
      </w:r>
    </w:p>
    <w:p w14:paraId="290F3094" w14:textId="77777777" w:rsidR="00CB1D11" w:rsidRPr="00E33408" w:rsidRDefault="00CB1D11" w:rsidP="00CB1D11">
      <w:pPr>
        <w:pStyle w:val="ListParagraph"/>
        <w:spacing w:after="0" w:line="240" w:lineRule="auto"/>
        <w:rPr>
          <w:rFonts w:ascii="TH Sarabun New" w:hAnsi="TH Sarabun New" w:cs="TH Sarabun New"/>
          <w:sz w:val="32"/>
          <w:szCs w:val="32"/>
        </w:rPr>
      </w:pPr>
    </w:p>
    <w:p w14:paraId="29722AEF" w14:textId="1DE156CA" w:rsidR="00551362" w:rsidRPr="00E33408" w:rsidRDefault="00CB1D11" w:rsidP="00551362">
      <w:pPr>
        <w:pStyle w:val="ListParagraph"/>
        <w:numPr>
          <w:ilvl w:val="0"/>
          <w:numId w:val="6"/>
        </w:numPr>
        <w:spacing w:after="0" w:line="240" w:lineRule="auto"/>
        <w:rPr>
          <w:rFonts w:ascii="TH Sarabun New" w:hAnsi="TH Sarabun New" w:cs="TH Sarabun New"/>
          <w:sz w:val="32"/>
          <w:szCs w:val="32"/>
        </w:rPr>
      </w:pPr>
      <w:r w:rsidRPr="00E33408">
        <w:rPr>
          <w:rFonts w:ascii="TH Sarabun New" w:hAnsi="TH Sarabun New" w:cs="TH Sarabun New"/>
          <w:sz w:val="32"/>
          <w:szCs w:val="32"/>
        </w:rPr>
        <w:t>Android</w:t>
      </w:r>
      <w:r w:rsidR="00551362" w:rsidRPr="00E33408">
        <w:rPr>
          <w:rFonts w:ascii="TH Sarabun New" w:hAnsi="TH Sarabun New" w:cs="TH Sarabun New"/>
          <w:sz w:val="32"/>
          <w:szCs w:val="32"/>
        </w:rPr>
        <w:t xml:space="preserve"> </w:t>
      </w:r>
      <w:r w:rsidRPr="00E33408">
        <w:rPr>
          <w:rFonts w:ascii="TH Sarabun New" w:hAnsi="TH Sarabun New" w:cs="TH Sarabun New"/>
          <w:sz w:val="32"/>
          <w:szCs w:val="32"/>
          <w:cs/>
        </w:rPr>
        <w:t xml:space="preserve">คือระบบปฏิบัติการบนอุปกรณ์พกพา เช่น โทรศัพท์มือถือ แท็บเล็ต สามารถเห็นได้ทั่วไปในโทรศัพท์มือถือยี่ห้อ </w:t>
      </w:r>
      <w:r w:rsidRPr="00E33408">
        <w:rPr>
          <w:rFonts w:ascii="TH Sarabun New" w:hAnsi="TH Sarabun New" w:cs="TH Sarabun New"/>
          <w:sz w:val="32"/>
          <w:szCs w:val="32"/>
        </w:rPr>
        <w:t>Samsung Oppo Huawei</w:t>
      </w:r>
      <w:r w:rsidR="00551362" w:rsidRPr="00E33408">
        <w:rPr>
          <w:rFonts w:ascii="TH Sarabun New" w:hAnsi="TH Sarabun New" w:cs="TH Sarabun New"/>
          <w:sz w:val="32"/>
          <w:szCs w:val="32"/>
        </w:rPr>
        <w:t xml:space="preserve"> </w:t>
      </w:r>
      <w:r w:rsidR="00551362" w:rsidRPr="00E33408">
        <w:rPr>
          <w:rFonts w:ascii="TH Sarabun New" w:hAnsi="TH Sarabun New" w:cs="TH Sarabun New"/>
          <w:sz w:val="32"/>
          <w:szCs w:val="32"/>
          <w:cs/>
        </w:rPr>
        <w:t>จากการพัฒนาระบบ</w:t>
      </w:r>
      <w:r w:rsidR="00551362" w:rsidRPr="00E33408">
        <w:rPr>
          <w:rFonts w:ascii="TH Sarabun New" w:hAnsi="TH Sarabun New" w:cs="TH Sarabun New"/>
          <w:sz w:val="32"/>
          <w:szCs w:val="32"/>
        </w:rPr>
        <w:t xml:space="preserve"> Android </w:t>
      </w:r>
      <w:r w:rsidR="00551362" w:rsidRPr="00E33408">
        <w:rPr>
          <w:rFonts w:ascii="TH Sarabun New" w:hAnsi="TH Sarabun New" w:cs="TH Sarabun New"/>
          <w:sz w:val="32"/>
          <w:szCs w:val="32"/>
          <w:cs/>
        </w:rPr>
        <w:t xml:space="preserve">จนถึงปัจจุบัน ทำให้ ภาษา </w:t>
      </w:r>
      <w:r w:rsidR="00551362" w:rsidRPr="00E33408">
        <w:rPr>
          <w:rFonts w:ascii="TH Sarabun New" w:hAnsi="TH Sarabun New" w:cs="TH Sarabun New"/>
          <w:sz w:val="32"/>
          <w:szCs w:val="32"/>
        </w:rPr>
        <w:t>Java</w:t>
      </w:r>
      <w:r w:rsidR="00551362" w:rsidRPr="00E33408">
        <w:rPr>
          <w:rFonts w:ascii="TH Sarabun New" w:hAnsi="TH Sarabun New" w:cs="TH Sarabun New"/>
          <w:sz w:val="32"/>
          <w:szCs w:val="32"/>
          <w:cs/>
        </w:rPr>
        <w:t xml:space="preserve"> สามารถนำมา แก้ไข้ พัฒนาหรือดันแปลง ร่วมกับระบบ </w:t>
      </w:r>
      <w:r w:rsidR="00551362" w:rsidRPr="00E33408">
        <w:rPr>
          <w:rFonts w:ascii="TH Sarabun New" w:hAnsi="TH Sarabun New" w:cs="TH Sarabun New"/>
          <w:sz w:val="32"/>
          <w:szCs w:val="32"/>
        </w:rPr>
        <w:t xml:space="preserve">Android </w:t>
      </w:r>
      <w:r w:rsidR="00551362" w:rsidRPr="00E33408">
        <w:rPr>
          <w:rFonts w:ascii="TH Sarabun New" w:hAnsi="TH Sarabun New" w:cs="TH Sarabun New"/>
          <w:sz w:val="32"/>
          <w:szCs w:val="32"/>
          <w:cs/>
        </w:rPr>
        <w:t xml:space="preserve"> ได้ จึงมี </w:t>
      </w:r>
      <w:r w:rsidR="00551362" w:rsidRPr="00E33408">
        <w:rPr>
          <w:rFonts w:ascii="TH Sarabun New" w:hAnsi="TH Sarabun New" w:cs="TH Sarabun New"/>
          <w:sz w:val="32"/>
          <w:szCs w:val="32"/>
        </w:rPr>
        <w:t>Android application  (</w:t>
      </w:r>
      <w:r w:rsidR="00551362" w:rsidRPr="00E33408">
        <w:rPr>
          <w:rFonts w:ascii="TH Sarabun New" w:hAnsi="TH Sarabun New" w:cs="TH Sarabun New"/>
          <w:sz w:val="32"/>
          <w:szCs w:val="32"/>
          <w:cs/>
        </w:rPr>
        <w:t xml:space="preserve"> โปรแกรมประเภทหนึ่งที่ถูกเรียกว่าโปรแกรมประยุกต์ เช่น </w:t>
      </w:r>
      <w:r w:rsidR="00551362" w:rsidRPr="00E33408">
        <w:rPr>
          <w:rFonts w:ascii="TH Sarabun New" w:hAnsi="TH Sarabun New" w:cs="TH Sarabun New"/>
          <w:sz w:val="32"/>
          <w:szCs w:val="32"/>
        </w:rPr>
        <w:t xml:space="preserve">Microsoft word </w:t>
      </w:r>
      <w:r w:rsidR="00551362" w:rsidRPr="00E33408">
        <w:rPr>
          <w:rFonts w:ascii="TH Sarabun New" w:hAnsi="TH Sarabun New" w:cs="TH Sarabun New"/>
          <w:sz w:val="32"/>
          <w:szCs w:val="32"/>
          <w:cs/>
        </w:rPr>
        <w:t>ที่</w:t>
      </w:r>
      <w:r w:rsidR="00551362" w:rsidRPr="00E33408">
        <w:rPr>
          <w:rFonts w:ascii="TH Sarabun New" w:hAnsi="TH Sarabun New" w:cs="TH Sarabun New"/>
          <w:sz w:val="32"/>
          <w:szCs w:val="32"/>
          <w:cs/>
        </w:rPr>
        <w:lastRenderedPageBreak/>
        <w:t xml:space="preserve">สามารถใช้งานได้บนระบบ </w:t>
      </w:r>
      <w:r w:rsidR="00551362" w:rsidRPr="00E33408">
        <w:rPr>
          <w:rFonts w:ascii="TH Sarabun New" w:hAnsi="TH Sarabun New" w:cs="TH Sarabun New"/>
          <w:sz w:val="32"/>
          <w:szCs w:val="32"/>
        </w:rPr>
        <w:t xml:space="preserve">Windows ) </w:t>
      </w:r>
      <w:r w:rsidR="00551362" w:rsidRPr="00E33408">
        <w:rPr>
          <w:rFonts w:ascii="TH Sarabun New" w:hAnsi="TH Sarabun New" w:cs="TH Sarabun New"/>
          <w:sz w:val="32"/>
          <w:szCs w:val="32"/>
          <w:cs/>
        </w:rPr>
        <w:t>เพื่อตอบสนองความต้องการของผู้ใข้งาน</w:t>
      </w:r>
      <w:r w:rsidR="00551362" w:rsidRPr="00E33408">
        <w:rPr>
          <w:rFonts w:ascii="TH Sarabun New" w:hAnsi="TH Sarabun New" w:cs="TH Sarabun New"/>
          <w:sz w:val="32"/>
          <w:szCs w:val="32"/>
        </w:rPr>
        <w:t xml:space="preserve"> </w:t>
      </w:r>
      <w:r w:rsidR="00551362" w:rsidRPr="00E33408">
        <w:rPr>
          <w:rFonts w:ascii="TH Sarabun New" w:hAnsi="TH Sarabun New" w:cs="TH Sarabun New"/>
          <w:sz w:val="32"/>
          <w:szCs w:val="32"/>
          <w:cs/>
        </w:rPr>
        <w:t>และความทันสมัยในปัจจุบัน ผู้จัดทำได้พัฒนา</w:t>
      </w:r>
      <w:r w:rsidR="00551362" w:rsidRPr="00E33408">
        <w:rPr>
          <w:rFonts w:ascii="TH Sarabun New" w:hAnsi="TH Sarabun New" w:cs="TH Sarabun New"/>
          <w:sz w:val="32"/>
          <w:szCs w:val="32"/>
        </w:rPr>
        <w:t xml:space="preserve"> Android application</w:t>
      </w:r>
      <w:r w:rsidR="00551362" w:rsidRPr="00E33408">
        <w:rPr>
          <w:rFonts w:ascii="TH Sarabun New" w:hAnsi="TH Sarabun New" w:cs="TH Sarabun New"/>
          <w:sz w:val="32"/>
          <w:szCs w:val="32"/>
          <w:cs/>
        </w:rPr>
        <w:t xml:space="preserve"> ตัวหนึ่ง เพื่อควบคุม </w:t>
      </w:r>
      <w:r w:rsidR="00551362" w:rsidRPr="00E33408">
        <w:rPr>
          <w:rFonts w:ascii="TH Sarabun New" w:hAnsi="TH Sarabun New" w:cs="TH Sarabun New"/>
          <w:sz w:val="32"/>
          <w:szCs w:val="32"/>
        </w:rPr>
        <w:t xml:space="preserve">Syringe Pump </w:t>
      </w:r>
      <w:r w:rsidR="00551362" w:rsidRPr="00E33408">
        <w:rPr>
          <w:rFonts w:ascii="TH Sarabun New" w:hAnsi="TH Sarabun New" w:cs="TH Sarabun New"/>
          <w:sz w:val="32"/>
          <w:szCs w:val="32"/>
          <w:cs/>
        </w:rPr>
        <w:t>ได้ในระยะไกล</w:t>
      </w:r>
      <w:r w:rsidR="00551362" w:rsidRPr="00E33408">
        <w:rPr>
          <w:rFonts w:ascii="TH Sarabun New" w:hAnsi="TH Sarabun New" w:cs="TH Sarabun New"/>
          <w:sz w:val="32"/>
          <w:szCs w:val="32"/>
        </w:rPr>
        <w:t xml:space="preserve"> Android application </w:t>
      </w:r>
      <w:r w:rsidR="00107D5D"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ถูก</w:t>
      </w:r>
      <w:r w:rsidR="00551362"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พัฒนาบนแพลตฟอร์ม </w:t>
      </w:r>
      <w:r w:rsidR="00551362" w:rsidRPr="00E33408">
        <w:rPr>
          <w:rFonts w:ascii="TH Sarabun New" w:hAnsi="TH Sarabun New" w:cs="TH Sarabun New"/>
          <w:sz w:val="32"/>
          <w:szCs w:val="32"/>
        </w:rPr>
        <w:t>Android Studio</w:t>
      </w:r>
    </w:p>
    <w:p w14:paraId="3699A54E" w14:textId="77777777" w:rsidR="00551362" w:rsidRPr="00E33408" w:rsidRDefault="00551362" w:rsidP="00551362">
      <w:pPr>
        <w:pStyle w:val="ListParagraph"/>
        <w:spacing w:after="0" w:line="240" w:lineRule="auto"/>
        <w:rPr>
          <w:rFonts w:ascii="TH Sarabun New" w:hAnsi="TH Sarabun New" w:cs="TH Sarabun New"/>
          <w:sz w:val="32"/>
          <w:szCs w:val="32"/>
        </w:rPr>
      </w:pPr>
    </w:p>
    <w:p w14:paraId="3D2CF9B5" w14:textId="68CB4CA9" w:rsidR="00CB1D11" w:rsidRPr="00E33408" w:rsidRDefault="00551362" w:rsidP="00FE2EE6">
      <w:pPr>
        <w:pStyle w:val="ListParagraph"/>
        <w:spacing w:after="0" w:line="240" w:lineRule="auto"/>
        <w:ind w:left="0"/>
        <w:jc w:val="center"/>
        <w:rPr>
          <w:rFonts w:ascii="TH Sarabun New" w:hAnsi="TH Sarabun New" w:cs="TH Sarabun New"/>
          <w:sz w:val="32"/>
          <w:szCs w:val="32"/>
        </w:rPr>
      </w:pPr>
      <w:r w:rsidRPr="00E33408">
        <w:rPr>
          <w:rFonts w:ascii="TH Sarabun New" w:hAnsi="TH Sarabun New" w:cs="TH Sarabun New"/>
          <w:noProof/>
          <w:sz w:val="32"/>
          <w:szCs w:val="32"/>
          <w:lang w:val="th-TH"/>
        </w:rPr>
        <w:drawing>
          <wp:inline distT="0" distB="0" distL="0" distR="0" wp14:anchorId="3543F6FA" wp14:editId="09C5F2EA">
            <wp:extent cx="3900338" cy="2068830"/>
            <wp:effectExtent l="0" t="0" r="5080" b="762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android.jpg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03632" cy="207057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48E1F5" w14:textId="74E33170" w:rsidR="00107D5D" w:rsidRPr="00E33408" w:rsidRDefault="00107D5D" w:rsidP="00FE2EE6">
      <w:pPr>
        <w:pStyle w:val="ListParagraph"/>
        <w:spacing w:after="0" w:line="240" w:lineRule="auto"/>
        <w:ind w:left="0"/>
        <w:jc w:val="center"/>
        <w:rPr>
          <w:rFonts w:ascii="TH Sarabun New" w:hAnsi="TH Sarabun New" w:cs="TH Sarabun New"/>
          <w:sz w:val="32"/>
          <w:szCs w:val="32"/>
        </w:rPr>
      </w:pPr>
      <w:r w:rsidRPr="00E33408">
        <w:rPr>
          <w:rFonts w:ascii="TH Sarabun New" w:hAnsi="TH Sarabun New" w:cs="TH Sarabun New"/>
          <w:sz w:val="32"/>
          <w:szCs w:val="32"/>
          <w:cs/>
        </w:rPr>
        <w:t xml:space="preserve">ตัวอย่าง ภาษา </w:t>
      </w:r>
      <w:r w:rsidRPr="00E33408">
        <w:rPr>
          <w:rFonts w:ascii="TH Sarabun New" w:hAnsi="TH Sarabun New" w:cs="TH Sarabun New"/>
          <w:sz w:val="32"/>
          <w:szCs w:val="32"/>
        </w:rPr>
        <w:t>Java</w:t>
      </w:r>
      <w:r w:rsidRPr="00E33408">
        <w:rPr>
          <w:rFonts w:ascii="TH Sarabun New" w:hAnsi="TH Sarabun New" w:cs="TH Sarabun New"/>
          <w:sz w:val="32"/>
          <w:szCs w:val="32"/>
          <w:cs/>
        </w:rPr>
        <w:t xml:space="preserve"> ที่พัฒนาเป็น </w:t>
      </w:r>
      <w:r w:rsidRPr="00E33408">
        <w:rPr>
          <w:rFonts w:ascii="TH Sarabun New" w:hAnsi="TH Sarabun New" w:cs="TH Sarabun New"/>
          <w:sz w:val="32"/>
          <w:szCs w:val="32"/>
        </w:rPr>
        <w:t>Android application</w:t>
      </w:r>
    </w:p>
    <w:p w14:paraId="4AEC8FD2" w14:textId="77777777" w:rsidR="00107D5D" w:rsidRPr="00E33408" w:rsidRDefault="00107D5D" w:rsidP="00551362">
      <w:pPr>
        <w:pStyle w:val="ListParagraph"/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</w:p>
    <w:p w14:paraId="3919CF7D" w14:textId="4F8C66CD" w:rsidR="00107D5D" w:rsidRPr="00E33408" w:rsidRDefault="00107D5D" w:rsidP="00EC5B00">
      <w:pPr>
        <w:pStyle w:val="ListParagraph"/>
        <w:spacing w:after="0" w:line="240" w:lineRule="auto"/>
        <w:ind w:left="0"/>
        <w:jc w:val="center"/>
        <w:rPr>
          <w:rFonts w:ascii="TH Sarabun New" w:hAnsi="TH Sarabun New" w:cs="TH Sarabun New"/>
          <w:sz w:val="32"/>
          <w:szCs w:val="32"/>
          <w:cs/>
        </w:rPr>
      </w:pPr>
      <w:r w:rsidRPr="00E33408">
        <w:rPr>
          <w:rFonts w:ascii="TH Sarabun New" w:hAnsi="TH Sarabun New" w:cs="TH Sarabun New"/>
          <w:noProof/>
          <w:sz w:val="32"/>
          <w:szCs w:val="32"/>
        </w:rPr>
        <w:drawing>
          <wp:inline distT="0" distB="0" distL="0" distR="0" wp14:anchorId="629503BB" wp14:editId="4E92DB8E">
            <wp:extent cx="2275840" cy="3371850"/>
            <wp:effectExtent l="0" t="0" r="0" b="0"/>
            <wp:docPr id="14" name="Picture 14" descr="C:\Users\listBot\Downloads\58698613_650139835410257_5462251390288003072_n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listBot\Downloads\58698613_650139835410257_5462251390288003072_n.png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05022" cy="341508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A316F0F" w14:textId="77777777" w:rsidR="004532DA" w:rsidRDefault="00107D5D" w:rsidP="00BB777E">
      <w:pPr>
        <w:spacing w:after="0" w:line="240" w:lineRule="auto"/>
        <w:jc w:val="center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หน้าตา </w:t>
      </w:r>
      <w:r w:rsidRPr="00E33408">
        <w:rPr>
          <w:rFonts w:ascii="TH Sarabun New" w:hAnsi="TH Sarabun New" w:cs="TH Sarabun New"/>
          <w:sz w:val="32"/>
          <w:szCs w:val="32"/>
        </w:rPr>
        <w:t>Android application</w:t>
      </w:r>
    </w:p>
    <w:p w14:paraId="1A3A4960" w14:textId="3E6D826D" w:rsidR="00801195" w:rsidRPr="00BB777E" w:rsidRDefault="005D445E" w:rsidP="00BB777E">
      <w:pPr>
        <w:spacing w:after="0" w:line="240" w:lineRule="auto"/>
        <w:jc w:val="center"/>
        <w:rPr>
          <w:rFonts w:ascii="TH Sarabun New" w:hAnsi="TH Sarabun New" w:cs="TH Sarabun New"/>
          <w:color w:val="000000" w:themeColor="text1"/>
          <w:sz w:val="32"/>
          <w:szCs w:val="32"/>
          <w:cs/>
        </w:rPr>
      </w:pPr>
      <w:r w:rsidRPr="00E33408">
        <w:rPr>
          <w:rFonts w:ascii="TH Sarabun New" w:hAnsi="TH Sarabun New" w:cs="TH Sarabun New"/>
          <w:color w:val="000000" w:themeColor="text1"/>
          <w:sz w:val="32"/>
          <w:szCs w:val="32"/>
        </w:rPr>
        <w:tab/>
      </w:r>
    </w:p>
    <w:p w14:paraId="1570AF25" w14:textId="257E55A9" w:rsidR="00374231" w:rsidRDefault="004532DA" w:rsidP="004532DA">
      <w:pPr>
        <w:spacing w:after="0" w:line="240" w:lineRule="auto"/>
        <w:jc w:val="center"/>
        <w:rPr>
          <w:rFonts w:ascii="TH Sarabun New" w:hAnsi="TH Sarabun New" w:cs="TH Sarabun New"/>
          <w:b/>
          <w:bCs/>
          <w:color w:val="FF0000"/>
          <w:sz w:val="32"/>
          <w:szCs w:val="32"/>
        </w:rPr>
      </w:pPr>
      <w:r w:rsidRPr="004532DA">
        <w:rPr>
          <w:rFonts w:ascii="TH Sarabun New" w:hAnsi="TH Sarabun New" w:cs="TH Sarabun New" w:hint="cs"/>
          <w:b/>
          <w:bCs/>
          <w:color w:val="000000" w:themeColor="text1"/>
          <w:sz w:val="32"/>
          <w:szCs w:val="32"/>
          <w:cs/>
        </w:rPr>
        <w:t>มาตรฐานสากลที่เกี่ยวกับโครงงาน</w:t>
      </w:r>
    </w:p>
    <w:p w14:paraId="7AA90B9C" w14:textId="36310AD3" w:rsidR="004532DA" w:rsidRDefault="004532DA" w:rsidP="004532DA">
      <w:p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4532DA"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lastRenderedPageBreak/>
        <w:t>มาตรฐานสากลที่เกี่ยวข้องกับโครงงานที่จัดทำได้</w:t>
      </w:r>
      <w:r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>ค้นหาข้อมูลมาจะถูกอธิบายออกมาเป็นดังต่อไปนี้</w:t>
      </w:r>
    </w:p>
    <w:p w14:paraId="12790F68" w14:textId="6CECCD89" w:rsidR="00A2776C" w:rsidRDefault="00A2776C" w:rsidP="004532DA">
      <w:p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A2776C">
        <w:rPr>
          <w:rFonts w:ascii="TH Sarabun New" w:hAnsi="TH Sarabun New" w:cs="TH Sarabun New"/>
          <w:sz w:val="32"/>
          <w:szCs w:val="32"/>
          <w:cs/>
        </w:rPr>
        <w:t>มาตรฐานเครื่องมือทางการแพทย</w:t>
      </w:r>
      <w:r>
        <w:rPr>
          <w:rFonts w:ascii="TH Sarabun New" w:hAnsi="TH Sarabun New" w:cs="TH Sarabun New" w:hint="cs"/>
          <w:sz w:val="32"/>
          <w:szCs w:val="32"/>
          <w:cs/>
        </w:rPr>
        <w:t>์เป็นส่วนหนึ่งของมาตรฐาน</w:t>
      </w:r>
      <w:r w:rsidRPr="00A2776C">
        <w:t xml:space="preserve"> </w:t>
      </w:r>
      <w:r w:rsidRPr="00A2776C">
        <w:rPr>
          <w:rFonts w:ascii="TH Sarabun New" w:hAnsi="TH Sarabun New" w:cs="TH Sarabun New"/>
          <w:sz w:val="32"/>
          <w:szCs w:val="32"/>
        </w:rPr>
        <w:t xml:space="preserve">IEC </w:t>
      </w:r>
      <w:r w:rsidRPr="00A2776C">
        <w:rPr>
          <w:rFonts w:ascii="TH Sarabun New" w:hAnsi="TH Sarabun New" w:cs="TH Sarabun New"/>
          <w:sz w:val="32"/>
          <w:szCs w:val="32"/>
          <w:cs/>
        </w:rPr>
        <w:t>60601</w:t>
      </w:r>
      <w:r w:rsidR="00AC5276">
        <w:rPr>
          <w:rFonts w:ascii="TH Sarabun New" w:hAnsi="TH Sarabun New" w:cs="TH Sarabun New"/>
          <w:sz w:val="32"/>
          <w:szCs w:val="32"/>
        </w:rPr>
        <w:t>-1</w:t>
      </w:r>
      <w:r w:rsidRPr="00A2776C">
        <w:rPr>
          <w:rFonts w:ascii="TH Sarabun New" w:hAnsi="TH Sarabun New" w:cs="TH Sarabun New"/>
          <w:sz w:val="32"/>
          <w:szCs w:val="32"/>
          <w:cs/>
        </w:rPr>
        <w:t xml:space="preserve"> </w:t>
      </w:r>
      <w:r w:rsidRPr="00A2776C">
        <w:rPr>
          <w:rFonts w:ascii="TH Sarabun New" w:hAnsi="TH Sarabun New" w:cs="TH Sarabun New"/>
          <w:sz w:val="32"/>
          <w:szCs w:val="32"/>
        </w:rPr>
        <w:t>Series</w:t>
      </w:r>
      <w:r w:rsidR="00AC5276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 </w:t>
      </w:r>
      <w:r w:rsidR="00AC5276"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 xml:space="preserve">ที่ถูกแบ่งออกเป็น </w:t>
      </w:r>
      <w:r w:rsidR="00AC5276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3 </w:t>
      </w:r>
      <w:r w:rsidR="00AC5276"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>กลุ่มได้แก่</w:t>
      </w:r>
    </w:p>
    <w:p w14:paraId="7B5F965D" w14:textId="2436F4BD" w:rsidR="00AC5276" w:rsidRDefault="00AC5276" w:rsidP="004532DA">
      <w:p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  <w:r>
        <w:rPr>
          <w:rFonts w:ascii="TH Sarabun New" w:hAnsi="TH Sarabun New" w:cs="TH Sarabun New"/>
          <w:color w:val="000000" w:themeColor="text1"/>
          <w:sz w:val="32"/>
          <w:szCs w:val="32"/>
        </w:rPr>
        <w:t>1.</w:t>
      </w:r>
      <w:r w:rsidRPr="00AC5276">
        <w:t xml:space="preserve"> </w:t>
      </w:r>
      <w:r w:rsidRPr="00AC5276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กลุม </w:t>
      </w:r>
      <w:r w:rsidRPr="00AC5276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General Standards </w:t>
      </w:r>
      <w:r w:rsidRPr="00AC5276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หรือ มาตรฐาน </w:t>
      </w:r>
      <w:r w:rsidRPr="00AC5276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IEC 60601-1 </w:t>
      </w:r>
      <w:r w:rsidRPr="00AC5276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ค</w:t>
      </w:r>
      <w:r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>ือกลุ่มมาตรฐานที่ระบุข้อกำหนดทั่วไปของเครื่องมือทางการแพทย์ เช่น นิยาม การจัดการ การปฏิบัติการทดสอบ ซึ่งมีการแยกประเภทขของวิธีการทดสอบไว้เป็นมาตรฐานต่าง ๆ อย่างชัดเจน เช่น การทดสอบความปลอดภัย การทดสอบความเข้ากันได้ของแม่หล็กไฟฟ้า และการทดสอบที่เป็นซอฟต์แวร์</w:t>
      </w:r>
    </w:p>
    <w:p w14:paraId="694F3BC0" w14:textId="0FF77B04" w:rsidR="00AC5276" w:rsidRDefault="00AC5276" w:rsidP="004532DA">
      <w:p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  <w:r>
        <w:rPr>
          <w:rFonts w:ascii="TH Sarabun New" w:hAnsi="TH Sarabun New" w:cs="TH Sarabun New"/>
          <w:color w:val="000000" w:themeColor="text1"/>
          <w:sz w:val="32"/>
          <w:szCs w:val="32"/>
        </w:rPr>
        <w:t>2.</w:t>
      </w:r>
      <w:r w:rsidRPr="00AC5276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กลุม </w:t>
      </w:r>
      <w:r w:rsidRPr="00AC5276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Collateral Standards </w:t>
      </w:r>
      <w:r w:rsidRPr="00AC5276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หรือ มาตรฐาน </w:t>
      </w:r>
      <w:r w:rsidRPr="00AC5276">
        <w:rPr>
          <w:rFonts w:ascii="TH Sarabun New" w:hAnsi="TH Sarabun New" w:cs="TH Sarabun New"/>
          <w:color w:val="000000" w:themeColor="text1"/>
          <w:sz w:val="32"/>
          <w:szCs w:val="32"/>
        </w:rPr>
        <w:t>IEC 60601-series</w:t>
      </w:r>
      <w:r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 </w:t>
      </w:r>
      <w:r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>คือกลุ่มมาตรฐานการทดสอบซึ่ง</w:t>
      </w:r>
      <w:r w:rsidR="009B0770"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>แบ่ง</w:t>
      </w:r>
      <w:r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>วิธีการทดสอบ</w:t>
      </w:r>
      <w:r w:rsidR="009B0770"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 xml:space="preserve">เป็นหัวข้อ เช่น </w:t>
      </w:r>
      <w:r w:rsidR="009B0770" w:rsidRPr="009B0770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การทดสอบดานความปลอดภัย (</w:t>
      </w:r>
      <w:r w:rsidR="009B0770" w:rsidRPr="009B0770">
        <w:rPr>
          <w:rFonts w:ascii="TH Sarabun New" w:hAnsi="TH Sarabun New" w:cs="TH Sarabun New"/>
          <w:color w:val="000000" w:themeColor="text1"/>
          <w:sz w:val="32"/>
          <w:szCs w:val="32"/>
        </w:rPr>
        <w:t>IEC</w:t>
      </w:r>
      <w:r w:rsidR="009B0770"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 xml:space="preserve"> </w:t>
      </w:r>
      <w:r w:rsidR="009B0770" w:rsidRPr="009B0770">
        <w:rPr>
          <w:rFonts w:ascii="TH Sarabun New" w:hAnsi="TH Sarabun New" w:cs="TH Sarabun New"/>
          <w:color w:val="000000" w:themeColor="text1"/>
          <w:sz w:val="32"/>
          <w:szCs w:val="32"/>
          <w:cs/>
        </w:rPr>
        <w:t>60601-1-1)</w:t>
      </w:r>
      <w:r w:rsidR="009B0770"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 xml:space="preserve"> การสดทดสอบ</w:t>
      </w:r>
      <w:r w:rsidR="009B0770" w:rsidRPr="009B0770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ความเข้ากันได้ทางแม่เหล็กไฟฟ้า</w:t>
      </w:r>
      <w:r w:rsidR="009B0770"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 xml:space="preserve"> </w:t>
      </w:r>
      <w:r w:rsidR="009B0770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(IEC </w:t>
      </w:r>
      <w:r w:rsidR="009B0770" w:rsidRPr="009B0770">
        <w:rPr>
          <w:rFonts w:ascii="TH Sarabun New" w:hAnsi="TH Sarabun New" w:cs="TH Sarabun New"/>
          <w:color w:val="000000" w:themeColor="text1"/>
          <w:sz w:val="32"/>
          <w:szCs w:val="32"/>
          <w:cs/>
        </w:rPr>
        <w:t>60601-1-2</w:t>
      </w:r>
      <w:r w:rsidR="009B0770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) </w:t>
      </w:r>
      <w:r w:rsidR="009B0770" w:rsidRPr="009B0770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การทดสอบเครื่องมือแพทยที่มีการตอเชื่อมกับระบบคอมพิวเตอร (</w:t>
      </w:r>
      <w:r w:rsidR="009B0770" w:rsidRPr="009B0770">
        <w:rPr>
          <w:rFonts w:ascii="TH Sarabun New" w:hAnsi="TH Sarabun New" w:cs="TH Sarabun New"/>
          <w:color w:val="000000" w:themeColor="text1"/>
          <w:sz w:val="32"/>
          <w:szCs w:val="32"/>
        </w:rPr>
        <w:t>IEC</w:t>
      </w:r>
      <w:r w:rsidR="009B0770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 </w:t>
      </w:r>
      <w:r w:rsidR="009B0770" w:rsidRPr="009B0770">
        <w:rPr>
          <w:rFonts w:ascii="TH Sarabun New" w:hAnsi="TH Sarabun New" w:cs="TH Sarabun New"/>
          <w:color w:val="000000" w:themeColor="text1"/>
          <w:sz w:val="32"/>
          <w:szCs w:val="32"/>
          <w:cs/>
        </w:rPr>
        <w:t>60601-1-4)</w:t>
      </w:r>
    </w:p>
    <w:p w14:paraId="76C1E862" w14:textId="4A4012BC" w:rsidR="009B0770" w:rsidRDefault="009B0770" w:rsidP="004532DA">
      <w:pPr>
        <w:spacing w:after="0" w:line="240" w:lineRule="auto"/>
        <w:rPr>
          <w:rFonts w:ascii="TH Sarabun New" w:hAnsi="TH Sarabun New" w:cs="TH Sarabun New" w:hint="cs"/>
          <w:color w:val="000000" w:themeColor="text1"/>
          <w:sz w:val="32"/>
          <w:szCs w:val="32"/>
        </w:rPr>
      </w:pPr>
      <w:r>
        <w:rPr>
          <w:rFonts w:ascii="TH Sarabun New" w:hAnsi="TH Sarabun New" w:cs="TH Sarabun New"/>
          <w:color w:val="000000" w:themeColor="text1"/>
          <w:sz w:val="32"/>
          <w:szCs w:val="32"/>
        </w:rPr>
        <w:t>3.</w:t>
      </w:r>
      <w:r w:rsidRPr="009B0770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กลุม </w:t>
      </w:r>
      <w:r w:rsidRPr="009B0770">
        <w:rPr>
          <w:rFonts w:ascii="TH Sarabun New" w:hAnsi="TH Sarabun New" w:cs="TH Sarabun New"/>
          <w:color w:val="000000" w:themeColor="text1"/>
          <w:sz w:val="32"/>
          <w:szCs w:val="32"/>
        </w:rPr>
        <w:t>Particular Standards</w:t>
      </w:r>
      <w:r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 xml:space="preserve"> หรือ </w:t>
      </w:r>
      <w:r w:rsidRPr="00AC5276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มาตรฐาน </w:t>
      </w:r>
      <w:r w:rsidRPr="00AC5276">
        <w:rPr>
          <w:rFonts w:ascii="TH Sarabun New" w:hAnsi="TH Sarabun New" w:cs="TH Sarabun New"/>
          <w:color w:val="000000" w:themeColor="text1"/>
          <w:sz w:val="32"/>
          <w:szCs w:val="32"/>
        </w:rPr>
        <w:t>IEC 60601-</w:t>
      </w:r>
      <w:r>
        <w:rPr>
          <w:rFonts w:ascii="TH Sarabun New" w:hAnsi="TH Sarabun New" w:cs="TH Sarabun New"/>
          <w:color w:val="000000" w:themeColor="text1"/>
          <w:sz w:val="32"/>
          <w:szCs w:val="32"/>
        </w:rPr>
        <w:t>2-</w:t>
      </w:r>
      <w:r w:rsidRPr="00AC5276">
        <w:rPr>
          <w:rFonts w:ascii="TH Sarabun New" w:hAnsi="TH Sarabun New" w:cs="TH Sarabun New"/>
          <w:color w:val="000000" w:themeColor="text1"/>
          <w:sz w:val="32"/>
          <w:szCs w:val="32"/>
        </w:rPr>
        <w:t>series</w:t>
      </w:r>
      <w:r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 </w:t>
      </w:r>
      <w:r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>คือกลุ่มมาตรฐานการทดสอบเฉพาะของเครื่องมือทางการแพทย์ ซึ่งจัดประเภทกลุ่มการทดสอบมาจากการทดสอบตามมาตรฐานของเครื่องมือแพทย์ทั่วไป ที่ระบุไว้ใน</w:t>
      </w:r>
      <w:r w:rsidRPr="009B0770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มาตรฐาน </w:t>
      </w:r>
      <w:r w:rsidRPr="009B0770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General Standards </w:t>
      </w:r>
      <w:r w:rsidRPr="009B0770">
        <w:rPr>
          <w:rFonts w:ascii="TH Sarabun New" w:hAnsi="TH Sarabun New" w:cs="TH Sarabun New"/>
          <w:color w:val="000000" w:themeColor="text1"/>
          <w:sz w:val="32"/>
          <w:szCs w:val="32"/>
          <w:cs/>
        </w:rPr>
        <w:t xml:space="preserve">และมาตรฐาน </w:t>
      </w:r>
      <w:r w:rsidRPr="009B0770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Collateral Standards </w:t>
      </w:r>
      <w:r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 xml:space="preserve">เช่น </w:t>
      </w:r>
      <w:r w:rsidRPr="009B0770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มาตรฐานเครื่องมือแพทยประเภท</w:t>
      </w:r>
      <w:r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 xml:space="preserve"> </w:t>
      </w:r>
      <w:r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>การทดสอบความปลอดภัยของเครื่องเร่งอิเล็กตรอน</w:t>
      </w:r>
      <w:r w:rsidR="00736D06"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 xml:space="preserve"> เครื่องวัดอัตราการเต้นของหัวใจ เครื่องผ่าตัดโดยใช้คลื่นความถี่ เป็นต้น มาตรฐาน </w:t>
      </w:r>
      <w:r w:rsidR="00736D06" w:rsidRPr="00736D06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IEC </w:t>
      </w:r>
      <w:r w:rsidR="00736D06" w:rsidRPr="00736D06">
        <w:rPr>
          <w:rFonts w:ascii="TH Sarabun New" w:hAnsi="TH Sarabun New" w:cs="TH Sarabun New"/>
          <w:color w:val="000000" w:themeColor="text1"/>
          <w:sz w:val="32"/>
          <w:szCs w:val="32"/>
          <w:cs/>
        </w:rPr>
        <w:t>60601-2-24</w:t>
      </w:r>
      <w:r w:rsidR="00736D06"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 xml:space="preserve"> เป็นมาตรฐานการทดสอบภายใต้กลุ่มการทดสอบ </w:t>
      </w:r>
      <w:r w:rsidR="00736D06" w:rsidRPr="009B0770">
        <w:rPr>
          <w:rFonts w:ascii="TH Sarabun New" w:hAnsi="TH Sarabun New" w:cs="TH Sarabun New"/>
          <w:color w:val="000000" w:themeColor="text1"/>
          <w:sz w:val="32"/>
          <w:szCs w:val="32"/>
        </w:rPr>
        <w:t>Particular Standards</w:t>
      </w:r>
      <w:r w:rsidR="00736D06"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 xml:space="preserve"> ซึ่งมีเนื้อหาดังต่อไปนี้</w:t>
      </w:r>
    </w:p>
    <w:p w14:paraId="61BF04AF" w14:textId="0B91156C" w:rsidR="00AC5276" w:rsidRDefault="00736D06" w:rsidP="004532DA">
      <w:pPr>
        <w:spacing w:after="0" w:line="240" w:lineRule="auto"/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/>
          <w:color w:val="000000" w:themeColor="text1"/>
          <w:sz w:val="32"/>
          <w:szCs w:val="32"/>
          <w:cs/>
        </w:rPr>
        <w:tab/>
      </w:r>
      <w:r w:rsidRPr="00736D06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IEC </w:t>
      </w:r>
      <w:r w:rsidRPr="00736D06">
        <w:rPr>
          <w:rFonts w:ascii="TH Sarabun New" w:hAnsi="TH Sarabun New" w:cs="TH Sarabun New"/>
          <w:color w:val="000000" w:themeColor="text1"/>
          <w:sz w:val="32"/>
          <w:szCs w:val="32"/>
          <w:cs/>
        </w:rPr>
        <w:t>60601-2-24</w:t>
      </w:r>
      <w:r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 xml:space="preserve"> คือ</w:t>
      </w:r>
      <w:r w:rsidRPr="00736D06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อุปกรณ์ไฟฟ้าทางการแพทย์</w:t>
      </w:r>
      <w:r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>ที่ระบุถึงมาตรฐานการทดสอบ</w:t>
      </w:r>
      <w:r w:rsidR="00482B77"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>ความปลอดภัย</w:t>
      </w:r>
      <w:r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 xml:space="preserve"> </w:t>
      </w:r>
      <w:r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Syringe Pump </w:t>
      </w:r>
      <w:r w:rsidR="00482B77"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>ซึ่งเป็นความรับผิดชอบของหลักของผู้ผลิต ซึ่งโรงงานที่ผลิตจำเป็นต้องมีผู้มีความรู้ทางการแพทย์ อุปกรณ์จะได้รับพิจารณาเพื่อให้ระดับความปลอดภัยในการใช้งานจริง เพื่อให้แน่ใจว่าอุปกรณ์ที่ผู้ผลิจขึ้นมาถูกนำไปใช้อย่างน่าเชื่อถือ ซึ้งมาตรฐานข้อนี้กำหนดขึ้นมาเพื่อสอดคล้องกับหลักการเหล่านี้</w:t>
      </w:r>
    </w:p>
    <w:p w14:paraId="57EF8F66" w14:textId="77777777" w:rsidR="000065F5" w:rsidRPr="00482B77" w:rsidRDefault="000065F5" w:rsidP="004532DA">
      <w:pPr>
        <w:spacing w:after="0" w:line="240" w:lineRule="auto"/>
        <w:rPr>
          <w:rFonts w:ascii="TH Sarabun New" w:hAnsi="TH Sarabun New" w:cs="TH Sarabun New" w:hint="cs"/>
          <w:sz w:val="32"/>
          <w:szCs w:val="32"/>
          <w:cs/>
        </w:rPr>
      </w:pPr>
    </w:p>
    <w:p w14:paraId="6A8BB015" w14:textId="6B92A9A1" w:rsidR="00AC5276" w:rsidRDefault="00A2776C" w:rsidP="00A2776C">
      <w:pPr>
        <w:spacing w:after="0" w:line="240" w:lineRule="auto"/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/>
          <w:b/>
          <w:bCs/>
          <w:sz w:val="32"/>
          <w:szCs w:val="32"/>
          <w:cs/>
        </w:rPr>
        <w:tab/>
      </w:r>
      <w:r w:rsidR="00736D06">
        <w:rPr>
          <w:rFonts w:ascii="TH Sarabun New" w:hAnsi="TH Sarabun New" w:cs="TH Sarabun New" w:hint="cs"/>
          <w:b/>
          <w:bCs/>
          <w:sz w:val="32"/>
          <w:szCs w:val="32"/>
          <w:cs/>
        </w:rPr>
        <w:t xml:space="preserve">เหตุหมาย </w:t>
      </w:r>
      <w:r w:rsidRPr="004532DA">
        <w:rPr>
          <w:rFonts w:ascii="TH Sarabun New" w:hAnsi="TH Sarabun New" w:cs="TH Sarabun New"/>
          <w:color w:val="000000" w:themeColor="text1"/>
          <w:sz w:val="32"/>
          <w:szCs w:val="32"/>
        </w:rPr>
        <w:t>IEC</w:t>
      </w:r>
      <w:r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 </w:t>
      </w:r>
      <w:r w:rsidRPr="00A2776C">
        <w:rPr>
          <w:rFonts w:ascii="TH Sarabun New" w:hAnsi="TH Sarabun New" w:cs="TH Sarabun New"/>
          <w:color w:val="000000" w:themeColor="text1"/>
          <w:sz w:val="32"/>
          <w:szCs w:val="32"/>
          <w:cs/>
        </w:rPr>
        <w:t>(</w:t>
      </w:r>
      <w:r w:rsidRPr="00A2776C">
        <w:rPr>
          <w:rFonts w:ascii="TH Sarabun New" w:hAnsi="TH Sarabun New" w:cs="TH Sarabun New"/>
          <w:color w:val="000000" w:themeColor="text1"/>
          <w:sz w:val="32"/>
          <w:szCs w:val="32"/>
        </w:rPr>
        <w:t>Internationnal Electrotechique Commission)</w:t>
      </w:r>
      <w:r>
        <w:rPr>
          <w:rFonts w:ascii="TH Sarabun New" w:hAnsi="TH Sarabun New" w:cs="TH Sarabun New" w:hint="cs"/>
          <w:b/>
          <w:bCs/>
          <w:sz w:val="32"/>
          <w:szCs w:val="32"/>
          <w:cs/>
        </w:rPr>
        <w:t xml:space="preserve"> </w:t>
      </w:r>
      <w:r>
        <w:rPr>
          <w:rFonts w:ascii="TH Sarabun New" w:hAnsi="TH Sarabun New" w:cs="TH Sarabun New" w:hint="cs"/>
          <w:sz w:val="32"/>
          <w:szCs w:val="32"/>
          <w:cs/>
        </w:rPr>
        <w:t>หรือ</w:t>
      </w:r>
      <w:r w:rsidRPr="00A2776C">
        <w:rPr>
          <w:rFonts w:ascii="TH Sarabun New" w:hAnsi="TH Sarabun New" w:cs="TH Sarabun New"/>
          <w:sz w:val="32"/>
          <w:szCs w:val="32"/>
          <w:cs/>
        </w:rPr>
        <w:t>คณะกรรมมาธิการระหว่างประเท</w:t>
      </w:r>
      <w:r>
        <w:rPr>
          <w:rFonts w:ascii="TH Sarabun New" w:hAnsi="TH Sarabun New" w:cs="TH Sarabun New" w:hint="cs"/>
          <w:sz w:val="32"/>
          <w:szCs w:val="32"/>
          <w:cs/>
        </w:rPr>
        <w:t>ศ คือมาตรฐานสาขา</w:t>
      </w:r>
      <w:r w:rsidRPr="00A2776C">
        <w:rPr>
          <w:rFonts w:ascii="TH Sarabun New" w:hAnsi="TH Sarabun New" w:cs="TH Sarabun New"/>
          <w:sz w:val="32"/>
          <w:szCs w:val="32"/>
          <w:cs/>
        </w:rPr>
        <w:t>อิเล็คโทรเทคนิค</w:t>
      </w:r>
      <w:r>
        <w:rPr>
          <w:rFonts w:ascii="TH Sarabun New" w:hAnsi="TH Sarabun New" w:cs="TH Sarabun New" w:hint="cs"/>
          <w:sz w:val="32"/>
          <w:szCs w:val="32"/>
          <w:cs/>
        </w:rPr>
        <w:t xml:space="preserve"> ที่ร่วมมือกันจัดตั้งขึ้นเพื่อกำหนดมาตรฐานทางด้านไฟฟ้าและ</w:t>
      </w:r>
      <w:r w:rsidRPr="00A2776C">
        <w:rPr>
          <w:rFonts w:ascii="TH Sarabun New" w:hAnsi="TH Sarabun New" w:cs="TH Sarabun New"/>
          <w:sz w:val="32"/>
          <w:szCs w:val="32"/>
          <w:cs/>
        </w:rPr>
        <w:t>อิเล็คโทรนิคส์</w:t>
      </w:r>
      <w:r>
        <w:rPr>
          <w:rFonts w:ascii="TH Sarabun New" w:hAnsi="TH Sarabun New" w:cs="TH Sarabun New" w:hint="cs"/>
          <w:sz w:val="32"/>
          <w:szCs w:val="32"/>
          <w:cs/>
        </w:rPr>
        <w:t xml:space="preserve"> เพื่อประเมินและรับของคุณภาพของอุปกรณ์</w:t>
      </w:r>
      <w:r w:rsidRPr="00A2776C">
        <w:rPr>
          <w:rFonts w:ascii="TH Sarabun New" w:hAnsi="TH Sarabun New" w:cs="TH Sarabun New"/>
          <w:sz w:val="32"/>
          <w:szCs w:val="32"/>
          <w:cs/>
        </w:rPr>
        <w:t>อิเล็คโทรนิคส์</w:t>
      </w:r>
      <w:r>
        <w:rPr>
          <w:rFonts w:ascii="TH Sarabun New" w:hAnsi="TH Sarabun New" w:cs="TH Sarabun New" w:hint="cs"/>
          <w:sz w:val="32"/>
          <w:szCs w:val="32"/>
          <w:cs/>
        </w:rPr>
        <w:t>ที่มีไฟฟ้ามาเกี่ยวข้อง</w:t>
      </w:r>
    </w:p>
    <w:p w14:paraId="2276DA62" w14:textId="7ADAC7D4" w:rsidR="00A2776C" w:rsidRPr="00A2776C" w:rsidRDefault="00A2776C" w:rsidP="00A2776C">
      <w:pPr>
        <w:spacing w:after="0" w:line="240" w:lineRule="auto"/>
        <w:rPr>
          <w:rFonts w:ascii="TH Sarabun New" w:hAnsi="TH Sarabun New" w:cs="TH Sarabun New" w:hint="cs"/>
          <w:sz w:val="32"/>
          <w:szCs w:val="32"/>
          <w:cs/>
        </w:rPr>
      </w:pPr>
      <w:r>
        <w:rPr>
          <w:rFonts w:ascii="TH Sarabun New" w:hAnsi="TH Sarabun New" w:cs="TH Sarabun New"/>
          <w:sz w:val="32"/>
          <w:szCs w:val="32"/>
          <w:cs/>
        </w:rPr>
        <w:tab/>
      </w:r>
    </w:p>
    <w:p w14:paraId="50312907" w14:textId="77777777" w:rsidR="00A2776C" w:rsidRDefault="00A2776C" w:rsidP="00A2776C">
      <w:pPr>
        <w:spacing w:after="0" w:line="240" w:lineRule="auto"/>
        <w:rPr>
          <w:rFonts w:ascii="TH Sarabun New" w:hAnsi="TH Sarabun New" w:cs="TH Sarabun New"/>
          <w:sz w:val="32"/>
          <w:szCs w:val="32"/>
        </w:rPr>
      </w:pPr>
    </w:p>
    <w:p w14:paraId="6BE6D6C4" w14:textId="77777777" w:rsidR="00A2776C" w:rsidRPr="00A2776C" w:rsidRDefault="00A2776C" w:rsidP="00A2776C">
      <w:pPr>
        <w:spacing w:after="0" w:line="240" w:lineRule="auto"/>
        <w:rPr>
          <w:rFonts w:ascii="TH Sarabun New" w:hAnsi="TH Sarabun New" w:cs="TH Sarabun New" w:hint="cs"/>
          <w:sz w:val="32"/>
          <w:szCs w:val="32"/>
          <w:cs/>
        </w:rPr>
      </w:pPr>
    </w:p>
    <w:p w14:paraId="049B11BC" w14:textId="77777777" w:rsidR="00A2776C" w:rsidRDefault="00A2776C">
      <w:pPr>
        <w:rPr>
          <w:rFonts w:ascii="TH Sarabun New" w:hAnsi="TH Sarabun New" w:cs="TH Sarabun New"/>
          <w:b/>
          <w:bCs/>
          <w:sz w:val="32"/>
          <w:szCs w:val="32"/>
          <w:cs/>
        </w:rPr>
      </w:pPr>
      <w:r>
        <w:rPr>
          <w:rFonts w:ascii="TH Sarabun New" w:hAnsi="TH Sarabun New" w:cs="TH Sarabun New"/>
          <w:b/>
          <w:bCs/>
          <w:sz w:val="32"/>
          <w:szCs w:val="32"/>
          <w:cs/>
        </w:rPr>
        <w:br w:type="page"/>
      </w:r>
    </w:p>
    <w:p w14:paraId="519256CA" w14:textId="0F811B88" w:rsidR="000872B5" w:rsidRDefault="000872B5" w:rsidP="004532DA">
      <w:pPr>
        <w:spacing w:after="0" w:line="240" w:lineRule="auto"/>
        <w:jc w:val="center"/>
        <w:rPr>
          <w:rFonts w:ascii="TH Sarabun New" w:hAnsi="TH Sarabun New" w:cs="TH Sarabun New"/>
          <w:b/>
          <w:bCs/>
          <w:sz w:val="32"/>
          <w:szCs w:val="32"/>
        </w:rPr>
      </w:pPr>
      <w:r w:rsidRPr="00E33408">
        <w:rPr>
          <w:rFonts w:ascii="TH Sarabun New" w:hAnsi="TH Sarabun New" w:cs="TH Sarabun New"/>
          <w:b/>
          <w:bCs/>
          <w:sz w:val="32"/>
          <w:szCs w:val="32"/>
          <w:cs/>
        </w:rPr>
        <w:lastRenderedPageBreak/>
        <w:t>บทที่</w:t>
      </w:r>
      <w:r w:rsidRPr="00E33408">
        <w:rPr>
          <w:rFonts w:ascii="TH Sarabun New" w:hAnsi="TH Sarabun New" w:cs="TH Sarabun New"/>
          <w:b/>
          <w:bCs/>
          <w:sz w:val="32"/>
          <w:szCs w:val="32"/>
        </w:rPr>
        <w:t xml:space="preserve"> 3</w:t>
      </w:r>
    </w:p>
    <w:p w14:paraId="6709E168" w14:textId="77031187" w:rsidR="000065F5" w:rsidRPr="000065F5" w:rsidRDefault="000065F5" w:rsidP="000065F5">
      <w:pPr>
        <w:spacing w:after="0" w:line="240" w:lineRule="auto"/>
        <w:jc w:val="center"/>
        <w:rPr>
          <w:rFonts w:ascii="TH Sarabun New" w:hAnsi="TH Sarabun New" w:cs="TH Sarabun New"/>
          <w:b/>
          <w:bCs/>
          <w:sz w:val="32"/>
          <w:szCs w:val="32"/>
        </w:rPr>
      </w:pPr>
      <w:r w:rsidRPr="000065F5">
        <w:rPr>
          <w:rFonts w:ascii="TH Sarabun New" w:hAnsi="TH Sarabun New" w:cs="TH Sarabun New"/>
          <w:b/>
          <w:bCs/>
          <w:sz w:val="32"/>
          <w:szCs w:val="32"/>
          <w:cs/>
        </w:rPr>
        <w:t>วิธีการทำโครงงาน</w:t>
      </w:r>
    </w:p>
    <w:p w14:paraId="71651839" w14:textId="77777777" w:rsidR="006A3BD2" w:rsidRPr="00E33408" w:rsidRDefault="006A3BD2" w:rsidP="006A3BD2">
      <w:pPr>
        <w:spacing w:after="0" w:line="240" w:lineRule="auto"/>
        <w:jc w:val="center"/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</w:pPr>
      <w:r w:rsidRPr="00E33408">
        <w:rPr>
          <w:rFonts w:ascii="TH Sarabun New" w:hAnsi="TH Sarabun New" w:cs="TH Sarabun New"/>
          <w:noProof/>
          <w:color w:val="000000" w:themeColor="text1"/>
          <w:sz w:val="32"/>
          <w:szCs w:val="32"/>
        </w:rPr>
        <w:drawing>
          <wp:inline distT="0" distB="0" distL="0" distR="0" wp14:anchorId="362F66A2" wp14:editId="53812639">
            <wp:extent cx="4545330" cy="2692526"/>
            <wp:effectExtent l="0" t="0" r="7620" b="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Esp8266 (1).jpg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49913" cy="269524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BB31CD0" w14:textId="26012ADE" w:rsidR="006A3BD2" w:rsidRDefault="006A3BD2" w:rsidP="00CC1F9C">
      <w:pPr>
        <w:spacing w:after="0" w:line="240" w:lineRule="auto"/>
        <w:jc w:val="center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E33408">
        <w:rPr>
          <w:rFonts w:ascii="TH Sarabun New" w:hAnsi="TH Sarabun New" w:cs="TH Sarabun New"/>
          <w:color w:val="000000" w:themeColor="text1"/>
          <w:sz w:val="32"/>
          <w:szCs w:val="32"/>
          <w:cs/>
        </w:rPr>
        <w:t>ภาพรวมโครงงาน</w:t>
      </w:r>
    </w:p>
    <w:p w14:paraId="35BD74F3" w14:textId="77DE5DC3" w:rsidR="002A1757" w:rsidRPr="009A044F" w:rsidRDefault="000872B5" w:rsidP="009A044F">
      <w:pPr>
        <w:spacing w:after="0" w:line="240" w:lineRule="auto"/>
        <w:rPr>
          <w:rFonts w:ascii="TH Sarabun New" w:hAnsi="TH Sarabun New" w:cs="TH Sarabun New" w:hint="cs"/>
          <w:sz w:val="32"/>
          <w:szCs w:val="32"/>
          <w:cs/>
        </w:rPr>
      </w:pPr>
      <w:r w:rsidRPr="00E33408">
        <w:rPr>
          <w:rFonts w:ascii="TH Sarabun New" w:hAnsi="TH Sarabun New" w:cs="TH Sarabun New"/>
          <w:sz w:val="32"/>
          <w:szCs w:val="32"/>
          <w:cs/>
        </w:rPr>
        <w:t>วัสดุและ</w:t>
      </w:r>
      <w:r w:rsidR="002A1757" w:rsidRPr="009A044F"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 xml:space="preserve">อุปกรณ์หลัก ๆ ที่ผู้จัดทำได้นำมาพัฒนาแบ่งเป็นหัวข้อย่อย </w:t>
      </w:r>
      <w:r w:rsidR="009A044F"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>ดัง</w:t>
      </w:r>
      <w:r w:rsidR="002A1757" w:rsidRPr="009A044F">
        <w:rPr>
          <w:rFonts w:ascii="TH Sarabun New" w:hAnsi="TH Sarabun New" w:cs="TH Sarabun New" w:hint="cs"/>
          <w:color w:val="000000" w:themeColor="text1"/>
          <w:sz w:val="32"/>
          <w:szCs w:val="32"/>
          <w:cs/>
        </w:rPr>
        <w:t>ต่อไปนี้</w:t>
      </w:r>
    </w:p>
    <w:p w14:paraId="403C5E27" w14:textId="77777777" w:rsidR="002A1757" w:rsidRDefault="002A1757" w:rsidP="002A1757">
      <w:pPr>
        <w:pStyle w:val="ListParagraph"/>
        <w:numPr>
          <w:ilvl w:val="0"/>
          <w:numId w:val="8"/>
        </w:numPr>
        <w:spacing w:after="0" w:line="240" w:lineRule="auto"/>
        <w:rPr>
          <w:rFonts w:ascii="TH Sarabun New" w:hAnsi="TH Sarabun New" w:cs="TH Sarabun New"/>
          <w:sz w:val="32"/>
          <w:szCs w:val="32"/>
        </w:rPr>
      </w:pPr>
      <w:r w:rsidRPr="00E33408">
        <w:rPr>
          <w:rFonts w:ascii="TH Sarabun New" w:hAnsi="TH Sarabun New" w:cs="TH Sarabun New"/>
          <w:color w:val="000000" w:themeColor="text1"/>
          <w:sz w:val="32"/>
          <w:szCs w:val="32"/>
        </w:rPr>
        <w:t>Stepping Motor</w:t>
      </w:r>
    </w:p>
    <w:p w14:paraId="66F4C9C5" w14:textId="77777777" w:rsidR="002A1757" w:rsidRPr="00E62999" w:rsidRDefault="002A1757" w:rsidP="002A1757">
      <w:pPr>
        <w:spacing w:after="0" w:line="240" w:lineRule="auto"/>
        <w:ind w:left="360"/>
        <w:rPr>
          <w:rFonts w:ascii="TH Sarabun New" w:hAnsi="TH Sarabun New" w:cs="TH Sarabun New"/>
          <w:sz w:val="32"/>
          <w:szCs w:val="32"/>
        </w:rPr>
      </w:pPr>
    </w:p>
    <w:p w14:paraId="57ED6EF8" w14:textId="77777777" w:rsidR="002A1757" w:rsidRDefault="002A1757" w:rsidP="002A1757">
      <w:pPr>
        <w:pStyle w:val="ListParagraph"/>
        <w:spacing w:after="0" w:line="240" w:lineRule="auto"/>
        <w:ind w:left="0"/>
        <w:jc w:val="center"/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/>
          <w:noProof/>
          <w:sz w:val="32"/>
          <w:szCs w:val="32"/>
        </w:rPr>
        <w:drawing>
          <wp:inline distT="0" distB="0" distL="0" distR="0" wp14:anchorId="224CDD72" wp14:editId="79D81D93">
            <wp:extent cx="3345180" cy="2508886"/>
            <wp:effectExtent l="0" t="0" r="7620" b="5715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57467828_1320730114753802_2996266329259900928_n.jpg"/>
                    <pic:cNvPicPr/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46843" cy="251013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AC70938" w14:textId="77777777" w:rsidR="002A1757" w:rsidRPr="00E33408" w:rsidRDefault="002A1757" w:rsidP="002A1757">
      <w:pPr>
        <w:pStyle w:val="ListParagraph"/>
        <w:spacing w:after="0" w:line="240" w:lineRule="auto"/>
        <w:ind w:left="0"/>
        <w:jc w:val="center"/>
        <w:rPr>
          <w:rFonts w:ascii="TH Sarabun New" w:hAnsi="TH Sarabun New" w:cs="TH Sarabun New"/>
          <w:sz w:val="32"/>
          <w:szCs w:val="32"/>
        </w:rPr>
      </w:pPr>
      <w:r w:rsidRPr="00E33408">
        <w:rPr>
          <w:rFonts w:ascii="TH Sarabun New" w:hAnsi="TH Sarabun New" w:cs="TH Sarabun New"/>
          <w:color w:val="000000" w:themeColor="text1"/>
          <w:sz w:val="32"/>
          <w:szCs w:val="32"/>
        </w:rPr>
        <w:t>Stepping Motor</w:t>
      </w:r>
      <w:r w:rsidRPr="00E33408">
        <w:rPr>
          <w:rFonts w:ascii="TH Sarabun New" w:hAnsi="TH Sarabun New" w:cs="TH Sarabun New"/>
          <w:sz w:val="32"/>
          <w:szCs w:val="32"/>
        </w:rPr>
        <w:t xml:space="preserve"> 17HS4401S</w:t>
      </w:r>
    </w:p>
    <w:p w14:paraId="50B97D1D" w14:textId="77777777" w:rsidR="002A1757" w:rsidRDefault="002A1757" w:rsidP="002A1757">
      <w:pPr>
        <w:pStyle w:val="ListParagraph"/>
        <w:numPr>
          <w:ilvl w:val="0"/>
          <w:numId w:val="8"/>
        </w:numPr>
        <w:spacing w:after="0" w:line="240" w:lineRule="auto"/>
        <w:rPr>
          <w:rFonts w:ascii="TH Sarabun New" w:hAnsi="TH Sarabun New" w:cs="TH Sarabun New"/>
          <w:sz w:val="32"/>
          <w:szCs w:val="32"/>
        </w:rPr>
      </w:pPr>
      <w:r w:rsidRPr="00E33408">
        <w:rPr>
          <w:rFonts w:ascii="TH Sarabun New" w:hAnsi="TH Sarabun New" w:cs="TH Sarabun New"/>
          <w:color w:val="000000" w:themeColor="text1"/>
          <w:sz w:val="32"/>
          <w:szCs w:val="32"/>
        </w:rPr>
        <w:t>Stepping Motor Driver</w:t>
      </w:r>
    </w:p>
    <w:p w14:paraId="77019E38" w14:textId="77777777" w:rsidR="002A1757" w:rsidRPr="00E62999" w:rsidRDefault="002A1757" w:rsidP="002A1757">
      <w:pPr>
        <w:pStyle w:val="ListParagraph"/>
        <w:spacing w:after="0" w:line="240" w:lineRule="auto"/>
        <w:rPr>
          <w:rFonts w:ascii="TH Sarabun New" w:hAnsi="TH Sarabun New" w:cs="TH Sarabun New"/>
          <w:sz w:val="32"/>
          <w:szCs w:val="32"/>
        </w:rPr>
      </w:pPr>
    </w:p>
    <w:p w14:paraId="141FBEA3" w14:textId="77777777" w:rsidR="002A1757" w:rsidRDefault="002A1757" w:rsidP="002A1757">
      <w:pPr>
        <w:pStyle w:val="ListParagraph"/>
        <w:spacing w:after="0" w:line="240" w:lineRule="auto"/>
        <w:ind w:left="0"/>
        <w:jc w:val="center"/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/>
          <w:noProof/>
          <w:sz w:val="32"/>
          <w:szCs w:val="32"/>
        </w:rPr>
        <w:lastRenderedPageBreak/>
        <w:drawing>
          <wp:inline distT="0" distB="0" distL="0" distR="0" wp14:anchorId="72F39553" wp14:editId="05B473FD">
            <wp:extent cx="2655570" cy="3076575"/>
            <wp:effectExtent l="0" t="0" r="0" b="9525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59413839_331020827597768_2654213965575356416_n.jpg"/>
                    <pic:cNvPicPr/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58042" cy="307943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0E12319" w14:textId="77777777" w:rsidR="002A1757" w:rsidRPr="00E33408" w:rsidRDefault="002A1757" w:rsidP="002A1757">
      <w:pPr>
        <w:pStyle w:val="ListParagraph"/>
        <w:spacing w:after="0" w:line="240" w:lineRule="auto"/>
        <w:ind w:left="0"/>
        <w:jc w:val="center"/>
        <w:rPr>
          <w:rFonts w:ascii="TH Sarabun New" w:hAnsi="TH Sarabun New" w:cs="TH Sarabun New"/>
          <w:sz w:val="32"/>
          <w:szCs w:val="32"/>
        </w:rPr>
      </w:pPr>
      <w:proofErr w:type="spellStart"/>
      <w:r>
        <w:rPr>
          <w:rFonts w:ascii="TH Sarabun New" w:hAnsi="TH Sarabun New" w:cs="TH Sarabun New"/>
          <w:sz w:val="32"/>
          <w:szCs w:val="32"/>
        </w:rPr>
        <w:t>M</w:t>
      </w:r>
      <w:r w:rsidRPr="00E62999">
        <w:rPr>
          <w:rFonts w:ascii="TH Sarabun New" w:hAnsi="TH Sarabun New" w:cs="TH Sarabun New"/>
          <w:sz w:val="32"/>
          <w:szCs w:val="32"/>
        </w:rPr>
        <w:t>icrostep</w:t>
      </w:r>
      <w:proofErr w:type="spellEnd"/>
      <w:r w:rsidRPr="00E62999">
        <w:rPr>
          <w:rFonts w:ascii="TH Sarabun New" w:hAnsi="TH Sarabun New" w:cs="TH Sarabun New"/>
          <w:sz w:val="32"/>
          <w:szCs w:val="32"/>
        </w:rPr>
        <w:t xml:space="preserve"> </w:t>
      </w:r>
      <w:r>
        <w:rPr>
          <w:rFonts w:ascii="TH Sarabun New" w:hAnsi="TH Sarabun New" w:cs="TH Sarabun New"/>
          <w:sz w:val="32"/>
          <w:szCs w:val="32"/>
        </w:rPr>
        <w:t>D</w:t>
      </w:r>
      <w:r w:rsidRPr="00E62999">
        <w:rPr>
          <w:rFonts w:ascii="TH Sarabun New" w:hAnsi="TH Sarabun New" w:cs="TH Sarabun New"/>
          <w:sz w:val="32"/>
          <w:szCs w:val="32"/>
        </w:rPr>
        <w:t xml:space="preserve">river </w:t>
      </w:r>
      <w:r>
        <w:rPr>
          <w:rFonts w:ascii="TH Sarabun New" w:hAnsi="TH Sarabun New" w:cs="TH Sarabun New"/>
          <w:sz w:val="32"/>
          <w:szCs w:val="32"/>
        </w:rPr>
        <w:t>D</w:t>
      </w:r>
      <w:r w:rsidRPr="00E62999">
        <w:rPr>
          <w:rFonts w:ascii="TH Sarabun New" w:hAnsi="TH Sarabun New" w:cs="TH Sarabun New"/>
          <w:sz w:val="32"/>
          <w:szCs w:val="32"/>
        </w:rPr>
        <w:t>c 9</w:t>
      </w:r>
      <w:r>
        <w:rPr>
          <w:rFonts w:ascii="TH Sarabun New" w:hAnsi="TH Sarabun New" w:cs="TH Sarabun New"/>
          <w:sz w:val="32"/>
          <w:szCs w:val="32"/>
        </w:rPr>
        <w:t>-</w:t>
      </w:r>
      <w:r w:rsidRPr="00E62999">
        <w:rPr>
          <w:rFonts w:ascii="TH Sarabun New" w:hAnsi="TH Sarabun New" w:cs="TH Sarabun New"/>
          <w:sz w:val="32"/>
          <w:szCs w:val="32"/>
        </w:rPr>
        <w:t>42vdc</w:t>
      </w:r>
    </w:p>
    <w:p w14:paraId="780C2C2D" w14:textId="77777777" w:rsidR="002A1757" w:rsidRDefault="002A1757" w:rsidP="002A1757">
      <w:pPr>
        <w:pStyle w:val="ListParagraph"/>
        <w:numPr>
          <w:ilvl w:val="0"/>
          <w:numId w:val="8"/>
        </w:numPr>
        <w:spacing w:after="0" w:line="240" w:lineRule="auto"/>
        <w:rPr>
          <w:rFonts w:ascii="TH Sarabun New" w:hAnsi="TH Sarabun New" w:cs="TH Sarabun New"/>
          <w:sz w:val="32"/>
          <w:szCs w:val="32"/>
        </w:rPr>
      </w:pPr>
      <w:r w:rsidRPr="00E33408">
        <w:rPr>
          <w:rFonts w:ascii="TH Sarabun New" w:hAnsi="TH Sarabun New" w:cs="TH Sarabun New"/>
          <w:color w:val="000000" w:themeColor="text1"/>
          <w:sz w:val="32"/>
          <w:szCs w:val="32"/>
        </w:rPr>
        <w:t>Arduino</w:t>
      </w:r>
    </w:p>
    <w:p w14:paraId="0607C019" w14:textId="77777777" w:rsidR="002A1757" w:rsidRDefault="002A1757" w:rsidP="002A1757">
      <w:pPr>
        <w:pStyle w:val="ListParagraph"/>
        <w:spacing w:after="0" w:line="240" w:lineRule="auto"/>
        <w:rPr>
          <w:rFonts w:ascii="TH Sarabun New" w:hAnsi="TH Sarabun New" w:cs="TH Sarabun New"/>
          <w:sz w:val="32"/>
          <w:szCs w:val="32"/>
        </w:rPr>
      </w:pPr>
    </w:p>
    <w:p w14:paraId="72613B66" w14:textId="77777777" w:rsidR="002A1757" w:rsidRDefault="002A1757" w:rsidP="002A1757">
      <w:pPr>
        <w:pStyle w:val="ListParagraph"/>
        <w:spacing w:after="0" w:line="240" w:lineRule="auto"/>
        <w:ind w:left="0"/>
        <w:jc w:val="center"/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/>
          <w:noProof/>
          <w:sz w:val="32"/>
          <w:szCs w:val="32"/>
        </w:rPr>
        <w:drawing>
          <wp:inline distT="0" distB="0" distL="0" distR="0" wp14:anchorId="76D25480" wp14:editId="7E00970D">
            <wp:extent cx="2571750" cy="2371726"/>
            <wp:effectExtent l="0" t="0" r="0" b="9525"/>
            <wp:docPr id="18" name="Picture 18" descr="C:\Users\listBot\Downloads\11111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listBot\Downloads\111111.jpg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71791" cy="237176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7309A5D" w14:textId="77777777" w:rsidR="002A1757" w:rsidRDefault="002A1757" w:rsidP="002A1757">
      <w:pPr>
        <w:pStyle w:val="ListParagraph"/>
        <w:spacing w:after="0" w:line="240" w:lineRule="auto"/>
        <w:ind w:left="0"/>
        <w:jc w:val="center"/>
        <w:rPr>
          <w:rFonts w:ascii="TH Sarabun New" w:hAnsi="TH Sarabun New" w:cs="TH Sarabun New"/>
          <w:sz w:val="32"/>
          <w:szCs w:val="32"/>
        </w:rPr>
      </w:pPr>
      <w:proofErr w:type="spellStart"/>
      <w:r>
        <w:rPr>
          <w:rFonts w:ascii="TH Sarabun New" w:hAnsi="TH Sarabun New" w:cs="TH Sarabun New"/>
          <w:sz w:val="32"/>
          <w:szCs w:val="32"/>
        </w:rPr>
        <w:t>W</w:t>
      </w:r>
      <w:r w:rsidRPr="009E118E">
        <w:rPr>
          <w:rFonts w:ascii="TH Sarabun New" w:hAnsi="TH Sarabun New" w:cs="TH Sarabun New"/>
          <w:sz w:val="32"/>
          <w:szCs w:val="32"/>
        </w:rPr>
        <w:t>emos</w:t>
      </w:r>
      <w:proofErr w:type="spellEnd"/>
      <w:r w:rsidRPr="009E118E">
        <w:rPr>
          <w:rFonts w:ascii="TH Sarabun New" w:hAnsi="TH Sarabun New" w:cs="TH Sarabun New"/>
          <w:sz w:val="32"/>
          <w:szCs w:val="32"/>
        </w:rPr>
        <w:t xml:space="preserve"> </w:t>
      </w:r>
      <w:r>
        <w:rPr>
          <w:rFonts w:ascii="TH Sarabun New" w:hAnsi="TH Sarabun New" w:cs="TH Sarabun New"/>
          <w:sz w:val="32"/>
          <w:szCs w:val="32"/>
        </w:rPr>
        <w:t>D</w:t>
      </w:r>
      <w:r w:rsidRPr="009E118E">
        <w:rPr>
          <w:rFonts w:ascii="TH Sarabun New" w:hAnsi="TH Sarabun New" w:cs="TH Sarabun New"/>
          <w:sz w:val="32"/>
          <w:szCs w:val="32"/>
        </w:rPr>
        <w:t>1 mini</w:t>
      </w:r>
    </w:p>
    <w:p w14:paraId="3E9EA140" w14:textId="77777777" w:rsidR="002A1757" w:rsidRDefault="002A1757" w:rsidP="002A1757">
      <w:pPr>
        <w:pStyle w:val="ListParagraph"/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</w:p>
    <w:p w14:paraId="669CE851" w14:textId="77777777" w:rsidR="002A1757" w:rsidRDefault="002A1757" w:rsidP="002A1757">
      <w:pPr>
        <w:pStyle w:val="ListParagraph"/>
        <w:spacing w:after="0" w:line="240" w:lineRule="auto"/>
        <w:ind w:left="0"/>
        <w:jc w:val="center"/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/>
          <w:noProof/>
          <w:sz w:val="32"/>
          <w:szCs w:val="32"/>
        </w:rPr>
        <w:lastRenderedPageBreak/>
        <w:drawing>
          <wp:inline distT="0" distB="0" distL="0" distR="0" wp14:anchorId="77AFC4EE" wp14:editId="2D22DE5D">
            <wp:extent cx="3143250" cy="2224555"/>
            <wp:effectExtent l="0" t="0" r="0" b="4445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" name="21231.jpg"/>
                    <pic:cNvPicPr/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158777" cy="22355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C8963FD" w14:textId="77777777" w:rsidR="002A1757" w:rsidRPr="00E33408" w:rsidRDefault="002A1757" w:rsidP="002A1757">
      <w:pPr>
        <w:pStyle w:val="ListParagraph"/>
        <w:spacing w:after="0" w:line="240" w:lineRule="auto"/>
        <w:ind w:left="0"/>
        <w:jc w:val="center"/>
        <w:rPr>
          <w:rFonts w:ascii="TH Sarabun New" w:hAnsi="TH Sarabun New" w:cs="TH Sarabun New"/>
          <w:sz w:val="32"/>
          <w:szCs w:val="32"/>
        </w:rPr>
      </w:pPr>
      <w:r w:rsidRPr="00E33408">
        <w:rPr>
          <w:rFonts w:ascii="TH Sarabun New" w:hAnsi="TH Sarabun New" w:cs="TH Sarabun New"/>
          <w:sz w:val="32"/>
          <w:szCs w:val="32"/>
        </w:rPr>
        <w:t>Arduino Uno</w:t>
      </w:r>
    </w:p>
    <w:p w14:paraId="2DCD9E5A" w14:textId="77777777" w:rsidR="002A1757" w:rsidRDefault="002A1757" w:rsidP="002A1757">
      <w:pPr>
        <w:pStyle w:val="ListParagraph"/>
        <w:numPr>
          <w:ilvl w:val="0"/>
          <w:numId w:val="8"/>
        </w:numPr>
        <w:spacing w:after="0" w:line="240" w:lineRule="auto"/>
        <w:rPr>
          <w:rFonts w:ascii="TH Sarabun New" w:hAnsi="TH Sarabun New" w:cs="TH Sarabun New"/>
          <w:sz w:val="32"/>
          <w:szCs w:val="32"/>
        </w:rPr>
      </w:pPr>
      <w:r w:rsidRPr="00E33408">
        <w:rPr>
          <w:rFonts w:ascii="TH Sarabun New" w:hAnsi="TH Sarabun New" w:cs="TH Sarabun New"/>
          <w:sz w:val="32"/>
          <w:szCs w:val="32"/>
          <w:cs/>
        </w:rPr>
        <w:t>อุปกรณ์อื่น ๆ</w:t>
      </w:r>
    </w:p>
    <w:p w14:paraId="4440BA70" w14:textId="77777777" w:rsidR="002A1757" w:rsidRDefault="002A1757" w:rsidP="002A1757">
      <w:pPr>
        <w:pStyle w:val="ListParagraph"/>
        <w:spacing w:after="0" w:line="240" w:lineRule="auto"/>
        <w:ind w:left="0"/>
        <w:jc w:val="center"/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/>
          <w:noProof/>
          <w:sz w:val="32"/>
          <w:szCs w:val="32"/>
        </w:rPr>
        <w:drawing>
          <wp:inline distT="0" distB="0" distL="0" distR="0" wp14:anchorId="2DB97206" wp14:editId="3E581AA9">
            <wp:extent cx="3818044" cy="2863534"/>
            <wp:effectExtent l="0" t="0" r="0" b="0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" name="59444797_391392404923197_5817528512327712768_n.jpg"/>
                    <pic:cNvPicPr/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28446" cy="287133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23D2911" w14:textId="77777777" w:rsidR="002A1757" w:rsidRDefault="002A1757" w:rsidP="002A1757">
      <w:pPr>
        <w:pStyle w:val="ListParagraph"/>
        <w:spacing w:after="0" w:line="240" w:lineRule="auto"/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/>
          <w:sz w:val="32"/>
          <w:szCs w:val="32"/>
        </w:rPr>
        <w:t>- Din 912 m3</w:t>
      </w:r>
    </w:p>
    <w:p w14:paraId="7F5D2480" w14:textId="77777777" w:rsidR="002A1757" w:rsidRDefault="002A1757" w:rsidP="002A1757">
      <w:pPr>
        <w:pStyle w:val="ListParagraph"/>
        <w:spacing w:after="0" w:line="240" w:lineRule="auto"/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/>
          <w:sz w:val="32"/>
          <w:szCs w:val="32"/>
        </w:rPr>
        <w:t>- Din 934 m5</w:t>
      </w:r>
    </w:p>
    <w:p w14:paraId="334E2C9A" w14:textId="77777777" w:rsidR="002A1757" w:rsidRDefault="002A1757" w:rsidP="002A1757">
      <w:pPr>
        <w:pStyle w:val="ListParagraph"/>
        <w:spacing w:after="0" w:line="240" w:lineRule="auto"/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/>
          <w:sz w:val="32"/>
          <w:szCs w:val="32"/>
        </w:rPr>
        <w:t>- Din 934 m3</w:t>
      </w:r>
    </w:p>
    <w:p w14:paraId="5911E24A" w14:textId="77777777" w:rsidR="002A1757" w:rsidRDefault="002A1757" w:rsidP="002A1757">
      <w:pPr>
        <w:pStyle w:val="ListParagraph"/>
        <w:spacing w:after="0" w:line="240" w:lineRule="auto"/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/>
          <w:sz w:val="32"/>
          <w:szCs w:val="32"/>
        </w:rPr>
        <w:t>- 5*5 mm CNC Motor Jaw Shaft Coupler</w:t>
      </w:r>
    </w:p>
    <w:p w14:paraId="1E2322A0" w14:textId="77777777" w:rsidR="002A1757" w:rsidRDefault="002A1757" w:rsidP="002A1757">
      <w:pPr>
        <w:pStyle w:val="ListParagraph"/>
        <w:spacing w:after="0" w:line="240" w:lineRule="auto"/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/>
          <w:sz w:val="32"/>
          <w:szCs w:val="32"/>
        </w:rPr>
        <w:t>- 6*200 Linear Shaft Rail</w:t>
      </w:r>
    </w:p>
    <w:p w14:paraId="44F423A0" w14:textId="77777777" w:rsidR="002A1757" w:rsidRDefault="002A1757" w:rsidP="002A1757">
      <w:pPr>
        <w:pStyle w:val="ListParagraph"/>
        <w:spacing w:after="0" w:line="240" w:lineRule="auto"/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/>
          <w:sz w:val="32"/>
          <w:szCs w:val="32"/>
        </w:rPr>
        <w:t>- LM6UU Linear Bearing</w:t>
      </w:r>
    </w:p>
    <w:p w14:paraId="6507803F" w14:textId="77777777" w:rsidR="002A1757" w:rsidRDefault="002A1757" w:rsidP="002A1757">
      <w:pPr>
        <w:pStyle w:val="ListParagraph"/>
        <w:spacing w:after="0" w:line="240" w:lineRule="auto"/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/>
          <w:sz w:val="32"/>
          <w:szCs w:val="32"/>
        </w:rPr>
        <w:t>- M5 Plum Bakelite</w:t>
      </w:r>
    </w:p>
    <w:p w14:paraId="7A835D23" w14:textId="77DF28FE" w:rsidR="002A1757" w:rsidRPr="00E33408" w:rsidRDefault="002A1757" w:rsidP="009A044F">
      <w:pPr>
        <w:pStyle w:val="ListParagraph"/>
        <w:spacing w:after="0" w:line="240" w:lineRule="auto"/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/>
          <w:sz w:val="32"/>
          <w:szCs w:val="32"/>
        </w:rPr>
        <w:t xml:space="preserve">- </w:t>
      </w:r>
      <w:r w:rsidRPr="00F95DE9">
        <w:rPr>
          <w:rFonts w:ascii="TH Sarabun New" w:hAnsi="TH Sarabun New" w:cs="TH Sarabun New"/>
          <w:sz w:val="32"/>
          <w:szCs w:val="32"/>
        </w:rPr>
        <w:t>M5 500mm Reprap Wilson</w:t>
      </w:r>
    </w:p>
    <w:p w14:paraId="46BB8A65" w14:textId="0F65C195" w:rsidR="0077330B" w:rsidRPr="009A044F" w:rsidRDefault="00D108D1" w:rsidP="009A044F">
      <w:pPr>
        <w:spacing w:after="0" w:line="240" w:lineRule="auto"/>
        <w:ind w:left="360"/>
        <w:rPr>
          <w:rFonts w:ascii="TH Sarabun New" w:hAnsi="TH Sarabun New" w:cs="TH Sarabun New"/>
          <w:sz w:val="32"/>
          <w:szCs w:val="32"/>
          <w:cs/>
        </w:rPr>
      </w:pPr>
      <w:r w:rsidRPr="009A044F">
        <w:rPr>
          <w:rFonts w:ascii="TH Sarabun New" w:hAnsi="TH Sarabun New" w:cs="TH Sarabun New"/>
          <w:sz w:val="32"/>
          <w:szCs w:val="32"/>
          <w:cs/>
        </w:rPr>
        <w:lastRenderedPageBreak/>
        <w:t>วิธีการจัดทำโครงงาน</w:t>
      </w:r>
    </w:p>
    <w:p w14:paraId="2BEA1015" w14:textId="79826888" w:rsidR="0077330B" w:rsidRPr="00E33408" w:rsidRDefault="0077330B" w:rsidP="00CC1F9C">
      <w:pPr>
        <w:spacing w:after="0" w:line="240" w:lineRule="auto"/>
        <w:rPr>
          <w:rFonts w:ascii="TH Sarabun New" w:hAnsi="TH Sarabun New" w:cs="TH Sarabun New"/>
          <w:sz w:val="32"/>
          <w:szCs w:val="32"/>
          <w:cs/>
        </w:rPr>
      </w:pPr>
      <w:bookmarkStart w:id="4" w:name="_GoBack"/>
      <w:bookmarkEnd w:id="4"/>
    </w:p>
    <w:p w14:paraId="2FF30190" w14:textId="77777777" w:rsidR="0093220D" w:rsidRPr="00E33408" w:rsidRDefault="0093220D" w:rsidP="00CC1F9C">
      <w:pPr>
        <w:spacing w:after="0" w:line="240" w:lineRule="auto"/>
        <w:rPr>
          <w:rFonts w:ascii="TH Sarabun New" w:hAnsi="TH Sarabun New" w:cs="TH Sarabun New"/>
          <w:sz w:val="32"/>
          <w:szCs w:val="32"/>
          <w:cs/>
        </w:rPr>
      </w:pPr>
      <w:r w:rsidRPr="00E33408">
        <w:rPr>
          <w:rFonts w:ascii="TH Sarabun New" w:hAnsi="TH Sarabun New" w:cs="TH Sarabun New"/>
          <w:sz w:val="32"/>
          <w:szCs w:val="32"/>
          <w:cs/>
        </w:rPr>
        <w:br w:type="page"/>
      </w:r>
    </w:p>
    <w:p w14:paraId="2CF71ED2" w14:textId="77777777" w:rsidR="0012120C" w:rsidRPr="00E33408" w:rsidRDefault="0012120C" w:rsidP="0012120C">
      <w:pPr>
        <w:spacing w:after="0" w:line="240" w:lineRule="auto"/>
        <w:jc w:val="center"/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</w:pPr>
      <w:r w:rsidRPr="00E33408">
        <w:rPr>
          <w:rFonts w:ascii="TH Sarabun New" w:hAnsi="TH Sarabun New" w:cs="TH Sarabun New"/>
          <w:b/>
          <w:bCs/>
          <w:color w:val="000000" w:themeColor="text1"/>
          <w:sz w:val="32"/>
          <w:szCs w:val="32"/>
          <w:cs/>
        </w:rPr>
        <w:lastRenderedPageBreak/>
        <w:t>บทที่</w:t>
      </w:r>
      <w:r w:rsidRPr="00E33408"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  <w:t xml:space="preserve"> 4</w:t>
      </w:r>
    </w:p>
    <w:p w14:paraId="4B1DE860" w14:textId="60597EA0" w:rsidR="00E81B54" w:rsidRPr="00E33408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b/>
          <w:bCs/>
          <w:sz w:val="32"/>
          <w:szCs w:val="32"/>
        </w:rPr>
      </w:pPr>
      <w:r w:rsidRPr="00E33408">
        <w:rPr>
          <w:rFonts w:ascii="TH Sarabun New" w:hAnsi="TH Sarabun New" w:cs="TH Sarabun New"/>
          <w:b/>
          <w:bCs/>
          <w:sz w:val="32"/>
          <w:szCs w:val="32"/>
          <w:cs/>
        </w:rPr>
        <w:t xml:space="preserve">ออกแบบการทดสอบ </w:t>
      </w:r>
    </w:p>
    <w:p w14:paraId="556895CC" w14:textId="77777777" w:rsidR="00E81B54" w:rsidRPr="00E33408" w:rsidRDefault="00E81B54" w:rsidP="00CC1F9C">
      <w:pPr>
        <w:spacing w:after="0" w:line="240" w:lineRule="auto"/>
        <w:rPr>
          <w:rFonts w:ascii="TH Sarabun New" w:hAnsi="TH Sarabun New" w:cs="TH Sarabun New"/>
          <w:sz w:val="32"/>
          <w:szCs w:val="32"/>
        </w:rPr>
      </w:pPr>
      <w:r w:rsidRPr="00E33408">
        <w:rPr>
          <w:rFonts w:ascii="TH Sarabun New" w:hAnsi="TH Sarabun New" w:cs="TH Sarabun New"/>
          <w:sz w:val="32"/>
          <w:szCs w:val="32"/>
          <w:cs/>
        </w:rPr>
        <w:t>อุปกรณ์การทดสอบ</w:t>
      </w:r>
    </w:p>
    <w:p w14:paraId="284794AB" w14:textId="20961198" w:rsidR="00E81B54" w:rsidRPr="00E33408" w:rsidRDefault="00E81B54" w:rsidP="00EE3E57">
      <w:pPr>
        <w:pStyle w:val="ListParagraph"/>
        <w:numPr>
          <w:ilvl w:val="0"/>
          <w:numId w:val="2"/>
        </w:numPr>
        <w:spacing w:after="0" w:line="240" w:lineRule="auto"/>
        <w:rPr>
          <w:rFonts w:ascii="TH Sarabun New" w:hAnsi="TH Sarabun New" w:cs="TH Sarabun New"/>
          <w:sz w:val="32"/>
          <w:szCs w:val="32"/>
        </w:rPr>
      </w:pPr>
      <w:r w:rsidRPr="00E33408">
        <w:rPr>
          <w:rFonts w:ascii="TH Sarabun New" w:hAnsi="TH Sarabun New" w:cs="TH Sarabun New"/>
          <w:sz w:val="32"/>
          <w:szCs w:val="32"/>
        </w:rPr>
        <w:t>Syringe 50 ml</w:t>
      </w:r>
    </w:p>
    <w:p w14:paraId="5D1F2AA1" w14:textId="77777777" w:rsidR="00E81B54" w:rsidRPr="00E33408" w:rsidRDefault="00E81B54" w:rsidP="00EE3E57">
      <w:pPr>
        <w:pStyle w:val="ListParagraph"/>
        <w:numPr>
          <w:ilvl w:val="0"/>
          <w:numId w:val="2"/>
        </w:numPr>
        <w:spacing w:after="0" w:line="240" w:lineRule="auto"/>
        <w:rPr>
          <w:rFonts w:ascii="TH Sarabun New" w:hAnsi="TH Sarabun New" w:cs="TH Sarabun New"/>
          <w:sz w:val="32"/>
          <w:szCs w:val="32"/>
        </w:rPr>
      </w:pPr>
      <w:r w:rsidRPr="00E33408">
        <w:rPr>
          <w:rFonts w:ascii="TH Sarabun New" w:hAnsi="TH Sarabun New" w:cs="TH Sarabun New"/>
          <w:sz w:val="32"/>
          <w:szCs w:val="32"/>
        </w:rPr>
        <w:t>Beaker 100 ml</w:t>
      </w:r>
    </w:p>
    <w:p w14:paraId="0FB33969" w14:textId="4CDC07A7" w:rsidR="00E81B54" w:rsidRPr="00E33408" w:rsidRDefault="00E81B54" w:rsidP="00EE3E57">
      <w:pPr>
        <w:pStyle w:val="ListParagraph"/>
        <w:numPr>
          <w:ilvl w:val="0"/>
          <w:numId w:val="2"/>
        </w:numPr>
        <w:spacing w:after="0" w:line="240" w:lineRule="auto"/>
        <w:rPr>
          <w:rFonts w:ascii="TH Sarabun New" w:hAnsi="TH Sarabun New" w:cs="TH Sarabun New"/>
          <w:sz w:val="32"/>
          <w:szCs w:val="32"/>
        </w:rPr>
      </w:pPr>
      <w:r w:rsidRPr="00E33408">
        <w:rPr>
          <w:rFonts w:ascii="TH Sarabun New" w:hAnsi="TH Sarabun New" w:cs="TH Sarabun New"/>
          <w:sz w:val="32"/>
          <w:szCs w:val="32"/>
        </w:rPr>
        <w:t>Demo Syringe Pump</w:t>
      </w:r>
    </w:p>
    <w:p w14:paraId="4B9D4B51" w14:textId="3959133D" w:rsidR="00B56F84" w:rsidRPr="00E33408" w:rsidRDefault="00E81B54" w:rsidP="00B56F84">
      <w:pPr>
        <w:spacing w:after="0" w:line="240" w:lineRule="auto"/>
        <w:rPr>
          <w:rFonts w:ascii="TH Sarabun New" w:hAnsi="TH Sarabun New" w:cs="TH Sarabun New"/>
          <w:sz w:val="32"/>
          <w:szCs w:val="32"/>
        </w:rPr>
      </w:pPr>
      <w:r w:rsidRPr="00E33408">
        <w:rPr>
          <w:rFonts w:ascii="TH Sarabun New" w:hAnsi="TH Sarabun New" w:cs="TH Sarabun New"/>
          <w:sz w:val="32"/>
          <w:szCs w:val="32"/>
          <w:cs/>
        </w:rPr>
        <w:t xml:space="preserve">ควบคุมปริมาณสารละลาย </w:t>
      </w:r>
      <w:r w:rsidRPr="00E33408">
        <w:rPr>
          <w:rFonts w:ascii="TH Sarabun New" w:hAnsi="TH Sarabun New" w:cs="TH Sarabun New"/>
          <w:sz w:val="32"/>
          <w:szCs w:val="32"/>
        </w:rPr>
        <w:t>10</w:t>
      </w:r>
      <w:r w:rsidRPr="00E33408">
        <w:rPr>
          <w:rFonts w:ascii="TH Sarabun New" w:hAnsi="TH Sarabun New" w:cs="TH Sarabun New"/>
          <w:sz w:val="32"/>
          <w:szCs w:val="32"/>
          <w:cs/>
        </w:rPr>
        <w:t xml:space="preserve"> </w:t>
      </w:r>
      <w:r w:rsidRPr="00E33408">
        <w:rPr>
          <w:rFonts w:ascii="TH Sarabun New" w:hAnsi="TH Sarabun New" w:cs="TH Sarabun New"/>
          <w:sz w:val="32"/>
          <w:szCs w:val="32"/>
        </w:rPr>
        <w:t xml:space="preserve">ml </w:t>
      </w:r>
      <w:r w:rsidRPr="00E33408">
        <w:rPr>
          <w:rFonts w:ascii="TH Sarabun New" w:hAnsi="TH Sarabun New" w:cs="TH Sarabun New"/>
          <w:sz w:val="32"/>
          <w:szCs w:val="32"/>
          <w:cs/>
        </w:rPr>
        <w:t xml:space="preserve">ที่ </w:t>
      </w:r>
      <w:r w:rsidRPr="00E33408">
        <w:rPr>
          <w:rFonts w:ascii="TH Sarabun New" w:hAnsi="TH Sarabun New" w:cs="TH Sarabun New"/>
          <w:sz w:val="32"/>
          <w:szCs w:val="32"/>
        </w:rPr>
        <w:t xml:space="preserve">Feed Rate </w:t>
      </w:r>
      <w:r w:rsidRPr="00E33408">
        <w:rPr>
          <w:rFonts w:ascii="TH Sarabun New" w:hAnsi="TH Sarabun New" w:cs="TH Sarabun New"/>
          <w:sz w:val="32"/>
          <w:szCs w:val="32"/>
          <w:cs/>
        </w:rPr>
        <w:t xml:space="preserve">ต่าง ๆ </w:t>
      </w:r>
      <w:r w:rsidR="00B56F84" w:rsidRPr="00E33408">
        <w:rPr>
          <w:rFonts w:ascii="TH Sarabun New" w:hAnsi="TH Sarabun New" w:cs="TH Sarabun New"/>
          <w:sz w:val="32"/>
          <w:szCs w:val="32"/>
          <w:cs/>
        </w:rPr>
        <w:t>ดังต่อไปนี้</w:t>
      </w:r>
    </w:p>
    <w:p w14:paraId="10DF0D84" w14:textId="77777777" w:rsidR="00E81B54" w:rsidRPr="00E33408" w:rsidRDefault="00E81B54" w:rsidP="00CC1F9C">
      <w:pPr>
        <w:spacing w:after="0" w:line="240" w:lineRule="auto"/>
        <w:ind w:left="360"/>
        <w:rPr>
          <w:rFonts w:ascii="TH Sarabun New" w:hAnsi="TH Sarabun New" w:cs="TH Sarabun New"/>
          <w:sz w:val="32"/>
          <w:szCs w:val="32"/>
          <w:cs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61"/>
        <w:gridCol w:w="2474"/>
        <w:gridCol w:w="1967"/>
        <w:gridCol w:w="2214"/>
      </w:tblGrid>
      <w:tr w:rsidR="00E81B54" w:rsidRPr="00E33408" w14:paraId="77B79322" w14:textId="77777777" w:rsidTr="00CD0420">
        <w:tc>
          <w:tcPr>
            <w:tcW w:w="2361" w:type="dxa"/>
          </w:tcPr>
          <w:p w14:paraId="20ED8BE3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  <w:cs/>
              </w:rPr>
              <w:t>จำนวนครั้ง</w:t>
            </w:r>
          </w:p>
        </w:tc>
        <w:tc>
          <w:tcPr>
            <w:tcW w:w="2474" w:type="dxa"/>
          </w:tcPr>
          <w:p w14:paraId="541C4D6B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ได้ปริมาณ 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1967" w:type="dxa"/>
          </w:tcPr>
          <w:p w14:paraId="5CD2E66C" w14:textId="77777777" w:rsidR="00E81B54" w:rsidRPr="00E33408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ผิดผลาด 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2214" w:type="dxa"/>
          </w:tcPr>
          <w:p w14:paraId="21DEB44C" w14:textId="77777777" w:rsidR="00E81B54" w:rsidRPr="00E33408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color w:val="212121"/>
                <w:sz w:val="32"/>
                <w:szCs w:val="32"/>
                <w:cs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ใช้เวลา 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t>(</w:t>
            </w:r>
            <w:r w:rsidRPr="00E33408">
              <w:rPr>
                <w:rFonts w:ascii="TH Sarabun New" w:hAnsi="TH Sarabun New" w:cs="TH Sarabun New"/>
                <w:color w:val="212121"/>
                <w:sz w:val="32"/>
                <w:szCs w:val="32"/>
                <w:lang w:val="en"/>
              </w:rPr>
              <w:t xml:space="preserve"> second</w:t>
            </w:r>
            <w:r w:rsidRPr="00E33408">
              <w:rPr>
                <w:rFonts w:ascii="TH Sarabun New" w:hAnsi="TH Sarabun New" w:cs="TH Sarabun New"/>
                <w:color w:val="212121"/>
                <w:sz w:val="32"/>
                <w:szCs w:val="32"/>
              </w:rPr>
              <w:t xml:space="preserve"> )</w:t>
            </w:r>
          </w:p>
        </w:tc>
      </w:tr>
      <w:tr w:rsidR="00E81B54" w:rsidRPr="00E33408" w14:paraId="7B17458A" w14:textId="77777777" w:rsidTr="00CD0420">
        <w:tc>
          <w:tcPr>
            <w:tcW w:w="2361" w:type="dxa"/>
          </w:tcPr>
          <w:p w14:paraId="58948326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</w:t>
            </w:r>
          </w:p>
        </w:tc>
        <w:tc>
          <w:tcPr>
            <w:tcW w:w="2474" w:type="dxa"/>
          </w:tcPr>
          <w:p w14:paraId="54783620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9</w:t>
            </w:r>
          </w:p>
        </w:tc>
        <w:tc>
          <w:tcPr>
            <w:tcW w:w="1967" w:type="dxa"/>
          </w:tcPr>
          <w:p w14:paraId="22C143FE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-1</w:t>
            </w:r>
          </w:p>
        </w:tc>
        <w:tc>
          <w:tcPr>
            <w:tcW w:w="2214" w:type="dxa"/>
          </w:tcPr>
          <w:p w14:paraId="6B5A1CFF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6.99</w:t>
            </w:r>
          </w:p>
        </w:tc>
      </w:tr>
      <w:tr w:rsidR="00E81B54" w:rsidRPr="00E33408" w14:paraId="32D679D5" w14:textId="77777777" w:rsidTr="00CD0420">
        <w:tc>
          <w:tcPr>
            <w:tcW w:w="2361" w:type="dxa"/>
          </w:tcPr>
          <w:p w14:paraId="46D3B658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2</w:t>
            </w:r>
          </w:p>
        </w:tc>
        <w:tc>
          <w:tcPr>
            <w:tcW w:w="2474" w:type="dxa"/>
          </w:tcPr>
          <w:p w14:paraId="43072782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9</w:t>
            </w:r>
          </w:p>
        </w:tc>
        <w:tc>
          <w:tcPr>
            <w:tcW w:w="1967" w:type="dxa"/>
          </w:tcPr>
          <w:p w14:paraId="04838264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-1</w:t>
            </w:r>
          </w:p>
        </w:tc>
        <w:tc>
          <w:tcPr>
            <w:tcW w:w="2214" w:type="dxa"/>
          </w:tcPr>
          <w:p w14:paraId="442DF9D7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7.01</w:t>
            </w:r>
          </w:p>
        </w:tc>
      </w:tr>
      <w:tr w:rsidR="00E81B54" w:rsidRPr="00E33408" w14:paraId="25A4DE6B" w14:textId="77777777" w:rsidTr="00CD0420">
        <w:tc>
          <w:tcPr>
            <w:tcW w:w="2361" w:type="dxa"/>
          </w:tcPr>
          <w:p w14:paraId="690CBA37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3</w:t>
            </w:r>
          </w:p>
        </w:tc>
        <w:tc>
          <w:tcPr>
            <w:tcW w:w="2474" w:type="dxa"/>
          </w:tcPr>
          <w:p w14:paraId="2850C804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9</w:t>
            </w:r>
          </w:p>
        </w:tc>
        <w:tc>
          <w:tcPr>
            <w:tcW w:w="1967" w:type="dxa"/>
          </w:tcPr>
          <w:p w14:paraId="3E161AD8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-1</w:t>
            </w:r>
          </w:p>
        </w:tc>
        <w:tc>
          <w:tcPr>
            <w:tcW w:w="2214" w:type="dxa"/>
          </w:tcPr>
          <w:p w14:paraId="71109EB1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6.90</w:t>
            </w:r>
          </w:p>
        </w:tc>
      </w:tr>
      <w:tr w:rsidR="00E81B54" w:rsidRPr="00E33408" w14:paraId="30EF5964" w14:textId="77777777" w:rsidTr="00CD0420">
        <w:tc>
          <w:tcPr>
            <w:tcW w:w="2361" w:type="dxa"/>
          </w:tcPr>
          <w:p w14:paraId="40F57AEC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4</w:t>
            </w:r>
          </w:p>
        </w:tc>
        <w:tc>
          <w:tcPr>
            <w:tcW w:w="2474" w:type="dxa"/>
          </w:tcPr>
          <w:p w14:paraId="24799796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67B925E3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44EF71D9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6.95</w:t>
            </w:r>
          </w:p>
        </w:tc>
      </w:tr>
      <w:tr w:rsidR="00E81B54" w:rsidRPr="00E33408" w14:paraId="57852E11" w14:textId="77777777" w:rsidTr="00CD0420">
        <w:trPr>
          <w:trHeight w:val="441"/>
        </w:trPr>
        <w:tc>
          <w:tcPr>
            <w:tcW w:w="2361" w:type="dxa"/>
          </w:tcPr>
          <w:p w14:paraId="694516B6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5</w:t>
            </w:r>
          </w:p>
        </w:tc>
        <w:tc>
          <w:tcPr>
            <w:tcW w:w="2474" w:type="dxa"/>
          </w:tcPr>
          <w:p w14:paraId="1A85259A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0100447D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02502417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7.0</w:t>
            </w:r>
          </w:p>
        </w:tc>
      </w:tr>
      <w:tr w:rsidR="00E81B54" w:rsidRPr="00E33408" w14:paraId="7DCCFFE0" w14:textId="77777777" w:rsidTr="00CD0420">
        <w:trPr>
          <w:trHeight w:val="441"/>
        </w:trPr>
        <w:tc>
          <w:tcPr>
            <w:tcW w:w="2361" w:type="dxa"/>
          </w:tcPr>
          <w:p w14:paraId="2B4531DB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  <w:cs/>
              </w:rPr>
              <w:t>เฉลี่ย</w:t>
            </w:r>
          </w:p>
        </w:tc>
        <w:tc>
          <w:tcPr>
            <w:tcW w:w="2474" w:type="dxa"/>
          </w:tcPr>
          <w:p w14:paraId="18966A77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</w:instrTex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E33408">
              <w:rPr>
                <w:rFonts w:ascii="TH Sarabun New" w:hAnsi="TH Sarabun New" w:cs="TH Sarabun New"/>
                <w:noProof/>
                <w:sz w:val="32"/>
                <w:szCs w:val="32"/>
              </w:rPr>
              <w:t>9.4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  <w:tc>
          <w:tcPr>
            <w:tcW w:w="1967" w:type="dxa"/>
          </w:tcPr>
          <w:p w14:paraId="5D7F0AC8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E33408">
              <w:rPr>
                <w:rFonts w:ascii="TH Sarabun New" w:hAnsi="TH Sarabun New" w:cs="TH Sarabun New"/>
                <w:noProof/>
                <w:sz w:val="32"/>
                <w:szCs w:val="32"/>
              </w:rPr>
              <w:t>-0.60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  <w:tc>
          <w:tcPr>
            <w:tcW w:w="2214" w:type="dxa"/>
          </w:tcPr>
          <w:p w14:paraId="6DCD734B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E33408">
              <w:rPr>
                <w:rFonts w:ascii="TH Sarabun New" w:hAnsi="TH Sarabun New" w:cs="TH Sarabun New"/>
                <w:noProof/>
                <w:sz w:val="32"/>
                <w:szCs w:val="32"/>
              </w:rPr>
              <w:t>6.97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</w:tr>
    </w:tbl>
    <w:p w14:paraId="3C81297D" w14:textId="3B35FD24" w:rsidR="00E81B54" w:rsidRPr="00E33408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  <w:r w:rsidRPr="00E33408">
        <w:rPr>
          <w:rFonts w:ascii="TH Sarabun New" w:hAnsi="TH Sarabun New" w:cs="TH Sarabun New"/>
          <w:sz w:val="32"/>
          <w:szCs w:val="32"/>
        </w:rPr>
        <w:t xml:space="preserve">Feed Rate </w:t>
      </w:r>
      <w:r w:rsidR="0012120C" w:rsidRPr="00E33408">
        <w:rPr>
          <w:rFonts w:ascii="TH Sarabun New" w:hAnsi="TH Sarabun New" w:cs="TH Sarabun New"/>
          <w:sz w:val="32"/>
          <w:szCs w:val="32"/>
        </w:rPr>
        <w:t>500</w:t>
      </w:r>
      <w:r w:rsidR="00B56F84" w:rsidRPr="00E33408">
        <w:rPr>
          <w:rFonts w:ascii="TH Sarabun New" w:hAnsi="TH Sarabun New" w:cs="TH Sarabun New"/>
          <w:sz w:val="32"/>
          <w:szCs w:val="32"/>
        </w:rPr>
        <w:t xml:space="preserve"> mm/sec</w:t>
      </w:r>
    </w:p>
    <w:p w14:paraId="7C7F2818" w14:textId="77777777" w:rsidR="00E81B54" w:rsidRPr="00E33408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  <w:cs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61"/>
        <w:gridCol w:w="2474"/>
        <w:gridCol w:w="1967"/>
        <w:gridCol w:w="2214"/>
      </w:tblGrid>
      <w:tr w:rsidR="00E81B54" w:rsidRPr="00E33408" w14:paraId="3FB07B3D" w14:textId="77777777" w:rsidTr="00CD0420">
        <w:tc>
          <w:tcPr>
            <w:tcW w:w="2361" w:type="dxa"/>
          </w:tcPr>
          <w:p w14:paraId="422176A7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  <w:cs/>
              </w:rPr>
              <w:t>จำนวนครั้ง</w:t>
            </w:r>
          </w:p>
        </w:tc>
        <w:tc>
          <w:tcPr>
            <w:tcW w:w="2474" w:type="dxa"/>
          </w:tcPr>
          <w:p w14:paraId="18D1C122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ได้ปริมาณ 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1967" w:type="dxa"/>
          </w:tcPr>
          <w:p w14:paraId="41EAEE5F" w14:textId="77777777" w:rsidR="00E81B54" w:rsidRPr="00E33408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ผิดผลาด 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2214" w:type="dxa"/>
          </w:tcPr>
          <w:p w14:paraId="6CC7951D" w14:textId="77777777" w:rsidR="00E81B54" w:rsidRPr="00E33408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color w:val="212121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ใช้เวลา 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t>(</w:t>
            </w:r>
            <w:r w:rsidRPr="00E33408">
              <w:rPr>
                <w:rFonts w:ascii="TH Sarabun New" w:hAnsi="TH Sarabun New" w:cs="TH Sarabun New"/>
                <w:color w:val="212121"/>
                <w:sz w:val="32"/>
                <w:szCs w:val="32"/>
                <w:lang w:val="en"/>
              </w:rPr>
              <w:t xml:space="preserve"> second</w:t>
            </w:r>
            <w:r w:rsidRPr="00E33408">
              <w:rPr>
                <w:rFonts w:ascii="TH Sarabun New" w:hAnsi="TH Sarabun New" w:cs="TH Sarabun New"/>
                <w:color w:val="212121"/>
                <w:sz w:val="32"/>
                <w:szCs w:val="32"/>
              </w:rPr>
              <w:t xml:space="preserve"> )</w:t>
            </w:r>
          </w:p>
        </w:tc>
      </w:tr>
      <w:tr w:rsidR="00E81B54" w:rsidRPr="00E33408" w14:paraId="33C45A42" w14:textId="77777777" w:rsidTr="00CD0420">
        <w:tc>
          <w:tcPr>
            <w:tcW w:w="2361" w:type="dxa"/>
          </w:tcPr>
          <w:p w14:paraId="707496D1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</w:t>
            </w:r>
          </w:p>
        </w:tc>
        <w:tc>
          <w:tcPr>
            <w:tcW w:w="2474" w:type="dxa"/>
          </w:tcPr>
          <w:p w14:paraId="43CAD0F4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56BEF263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7665A052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7.02</w:t>
            </w:r>
          </w:p>
        </w:tc>
      </w:tr>
      <w:tr w:rsidR="00E81B54" w:rsidRPr="00E33408" w14:paraId="336A922C" w14:textId="77777777" w:rsidTr="00CD0420">
        <w:tc>
          <w:tcPr>
            <w:tcW w:w="2361" w:type="dxa"/>
          </w:tcPr>
          <w:p w14:paraId="0EC7622F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2</w:t>
            </w:r>
          </w:p>
        </w:tc>
        <w:tc>
          <w:tcPr>
            <w:tcW w:w="2474" w:type="dxa"/>
          </w:tcPr>
          <w:p w14:paraId="120E4E23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1</w:t>
            </w:r>
          </w:p>
        </w:tc>
        <w:tc>
          <w:tcPr>
            <w:tcW w:w="1967" w:type="dxa"/>
          </w:tcPr>
          <w:p w14:paraId="49D85CDF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</w:t>
            </w:r>
          </w:p>
        </w:tc>
        <w:tc>
          <w:tcPr>
            <w:tcW w:w="2214" w:type="dxa"/>
          </w:tcPr>
          <w:p w14:paraId="0C6FADC8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7.01</w:t>
            </w:r>
          </w:p>
        </w:tc>
      </w:tr>
      <w:tr w:rsidR="00E81B54" w:rsidRPr="00E33408" w14:paraId="055BA735" w14:textId="77777777" w:rsidTr="00CD0420">
        <w:tc>
          <w:tcPr>
            <w:tcW w:w="2361" w:type="dxa"/>
          </w:tcPr>
          <w:p w14:paraId="1A766486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3</w:t>
            </w:r>
          </w:p>
        </w:tc>
        <w:tc>
          <w:tcPr>
            <w:tcW w:w="2474" w:type="dxa"/>
          </w:tcPr>
          <w:p w14:paraId="4AFB278B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9</w:t>
            </w:r>
          </w:p>
        </w:tc>
        <w:tc>
          <w:tcPr>
            <w:tcW w:w="1967" w:type="dxa"/>
          </w:tcPr>
          <w:p w14:paraId="2028E88C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-1</w:t>
            </w:r>
          </w:p>
        </w:tc>
        <w:tc>
          <w:tcPr>
            <w:tcW w:w="2214" w:type="dxa"/>
          </w:tcPr>
          <w:p w14:paraId="5C6E0FA9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6.99</w:t>
            </w:r>
          </w:p>
        </w:tc>
      </w:tr>
      <w:tr w:rsidR="00E81B54" w:rsidRPr="00E33408" w14:paraId="0ECC8AB9" w14:textId="77777777" w:rsidTr="00CD0420">
        <w:tc>
          <w:tcPr>
            <w:tcW w:w="2361" w:type="dxa"/>
          </w:tcPr>
          <w:p w14:paraId="282A4371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4</w:t>
            </w:r>
          </w:p>
        </w:tc>
        <w:tc>
          <w:tcPr>
            <w:tcW w:w="2474" w:type="dxa"/>
          </w:tcPr>
          <w:p w14:paraId="786A1FD0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1A535FA2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0B888114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6.95</w:t>
            </w:r>
          </w:p>
        </w:tc>
      </w:tr>
      <w:tr w:rsidR="00E81B54" w:rsidRPr="00E33408" w14:paraId="48AD0D2C" w14:textId="77777777" w:rsidTr="00CD0420">
        <w:trPr>
          <w:trHeight w:val="441"/>
        </w:trPr>
        <w:tc>
          <w:tcPr>
            <w:tcW w:w="2361" w:type="dxa"/>
          </w:tcPr>
          <w:p w14:paraId="57F2A65C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5</w:t>
            </w:r>
          </w:p>
        </w:tc>
        <w:tc>
          <w:tcPr>
            <w:tcW w:w="2474" w:type="dxa"/>
          </w:tcPr>
          <w:p w14:paraId="12E4F862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75197CB9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6DD2BD17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7.01</w:t>
            </w:r>
          </w:p>
        </w:tc>
      </w:tr>
      <w:tr w:rsidR="00E81B54" w:rsidRPr="00E33408" w14:paraId="09FC25BA" w14:textId="77777777" w:rsidTr="00CD0420">
        <w:trPr>
          <w:trHeight w:val="441"/>
        </w:trPr>
        <w:tc>
          <w:tcPr>
            <w:tcW w:w="2361" w:type="dxa"/>
          </w:tcPr>
          <w:p w14:paraId="31DF2787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  <w:cs/>
              </w:rPr>
              <w:t>เฉลี่ย</w:t>
            </w:r>
          </w:p>
        </w:tc>
        <w:tc>
          <w:tcPr>
            <w:tcW w:w="2474" w:type="dxa"/>
          </w:tcPr>
          <w:p w14:paraId="58FC3803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</w:instrTex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E33408">
              <w:rPr>
                <w:rFonts w:ascii="TH Sarabun New" w:hAnsi="TH Sarabun New" w:cs="TH Sarabun New"/>
                <w:noProof/>
                <w:sz w:val="32"/>
                <w:szCs w:val="32"/>
              </w:rPr>
              <w:t>10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  <w:tc>
          <w:tcPr>
            <w:tcW w:w="1967" w:type="dxa"/>
          </w:tcPr>
          <w:p w14:paraId="5EFDC05A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</w:instrTex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E33408">
              <w:rPr>
                <w:rFonts w:ascii="TH Sarabun New" w:hAnsi="TH Sarabun New" w:cs="TH Sarabun New"/>
                <w:noProof/>
                <w:sz w:val="32"/>
                <w:szCs w:val="32"/>
              </w:rPr>
              <w:t>0.0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  <w:tc>
          <w:tcPr>
            <w:tcW w:w="2214" w:type="dxa"/>
          </w:tcPr>
          <w:p w14:paraId="47C920CD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E33408">
              <w:rPr>
                <w:rFonts w:ascii="TH Sarabun New" w:hAnsi="TH Sarabun New" w:cs="TH Sarabun New"/>
                <w:noProof/>
                <w:sz w:val="32"/>
                <w:szCs w:val="32"/>
              </w:rPr>
              <w:t>7.00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</w:tr>
    </w:tbl>
    <w:p w14:paraId="29400E76" w14:textId="53274554" w:rsidR="00E81B54" w:rsidRPr="00E33408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  <w:r w:rsidRPr="00E33408">
        <w:rPr>
          <w:rFonts w:ascii="TH Sarabun New" w:hAnsi="TH Sarabun New" w:cs="TH Sarabun New"/>
          <w:sz w:val="32"/>
          <w:szCs w:val="32"/>
        </w:rPr>
        <w:t xml:space="preserve">Feed Rate </w:t>
      </w:r>
      <w:r w:rsidR="0012120C" w:rsidRPr="00E33408">
        <w:rPr>
          <w:rFonts w:ascii="TH Sarabun New" w:hAnsi="TH Sarabun New" w:cs="TH Sarabun New"/>
          <w:sz w:val="32"/>
          <w:szCs w:val="32"/>
        </w:rPr>
        <w:t>450</w:t>
      </w:r>
      <w:r w:rsidR="00B56F84" w:rsidRPr="00E33408">
        <w:rPr>
          <w:rFonts w:ascii="TH Sarabun New" w:hAnsi="TH Sarabun New" w:cs="TH Sarabun New"/>
          <w:sz w:val="32"/>
          <w:szCs w:val="32"/>
        </w:rPr>
        <w:t xml:space="preserve"> mm/sec</w:t>
      </w:r>
    </w:p>
    <w:p w14:paraId="1977A00F" w14:textId="77777777" w:rsidR="00E81B54" w:rsidRPr="00E33408" w:rsidRDefault="00E81B54" w:rsidP="00CC1F9C">
      <w:pPr>
        <w:spacing w:after="0" w:line="240" w:lineRule="auto"/>
        <w:rPr>
          <w:rFonts w:ascii="TH Sarabun New" w:hAnsi="TH Sarabun New" w:cs="TH Sarabun New"/>
          <w:sz w:val="32"/>
          <w:szCs w:val="32"/>
        </w:rPr>
      </w:pPr>
      <w:r w:rsidRPr="00E33408">
        <w:rPr>
          <w:rFonts w:ascii="TH Sarabun New" w:hAnsi="TH Sarabun New" w:cs="TH Sarabun New"/>
          <w:sz w:val="32"/>
          <w:szCs w:val="32"/>
        </w:rPr>
        <w:br w:type="page"/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61"/>
        <w:gridCol w:w="2474"/>
        <w:gridCol w:w="1967"/>
        <w:gridCol w:w="2214"/>
      </w:tblGrid>
      <w:tr w:rsidR="00E81B54" w:rsidRPr="00E33408" w14:paraId="34DD82E3" w14:textId="77777777" w:rsidTr="00CD0420">
        <w:tc>
          <w:tcPr>
            <w:tcW w:w="2361" w:type="dxa"/>
          </w:tcPr>
          <w:p w14:paraId="1D44151A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  <w:cs/>
              </w:rPr>
              <w:lastRenderedPageBreak/>
              <w:t>จำนวนครั้ง</w:t>
            </w:r>
          </w:p>
        </w:tc>
        <w:tc>
          <w:tcPr>
            <w:tcW w:w="2474" w:type="dxa"/>
          </w:tcPr>
          <w:p w14:paraId="57EA3C05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ได้ปริมาณ 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1967" w:type="dxa"/>
          </w:tcPr>
          <w:p w14:paraId="500D60C9" w14:textId="77777777" w:rsidR="00E81B54" w:rsidRPr="00E33408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ผิดผลาด 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2214" w:type="dxa"/>
          </w:tcPr>
          <w:p w14:paraId="2C46D81C" w14:textId="77777777" w:rsidR="00E81B54" w:rsidRPr="00E33408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color w:val="212121"/>
                <w:sz w:val="32"/>
                <w:szCs w:val="32"/>
                <w:cs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ใช้เวลา 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t>(</w:t>
            </w:r>
            <w:r w:rsidRPr="00E33408">
              <w:rPr>
                <w:rFonts w:ascii="TH Sarabun New" w:hAnsi="TH Sarabun New" w:cs="TH Sarabun New"/>
                <w:color w:val="212121"/>
                <w:sz w:val="32"/>
                <w:szCs w:val="32"/>
                <w:lang w:val="en"/>
              </w:rPr>
              <w:t xml:space="preserve"> second</w:t>
            </w:r>
            <w:r w:rsidRPr="00E33408">
              <w:rPr>
                <w:rFonts w:ascii="TH Sarabun New" w:hAnsi="TH Sarabun New" w:cs="TH Sarabun New"/>
                <w:color w:val="212121"/>
                <w:sz w:val="32"/>
                <w:szCs w:val="32"/>
              </w:rPr>
              <w:t xml:space="preserve"> )</w:t>
            </w:r>
          </w:p>
        </w:tc>
      </w:tr>
      <w:tr w:rsidR="00E81B54" w:rsidRPr="00E33408" w14:paraId="3A70540F" w14:textId="77777777" w:rsidTr="00CD0420">
        <w:tc>
          <w:tcPr>
            <w:tcW w:w="2361" w:type="dxa"/>
          </w:tcPr>
          <w:p w14:paraId="30F31AB4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</w:t>
            </w:r>
          </w:p>
        </w:tc>
        <w:tc>
          <w:tcPr>
            <w:tcW w:w="2474" w:type="dxa"/>
          </w:tcPr>
          <w:p w14:paraId="795435DE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1</w:t>
            </w:r>
          </w:p>
        </w:tc>
        <w:tc>
          <w:tcPr>
            <w:tcW w:w="1967" w:type="dxa"/>
          </w:tcPr>
          <w:p w14:paraId="2EA3749E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</w:t>
            </w:r>
          </w:p>
        </w:tc>
        <w:tc>
          <w:tcPr>
            <w:tcW w:w="2214" w:type="dxa"/>
          </w:tcPr>
          <w:p w14:paraId="4FBDABB0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7.05</w:t>
            </w:r>
          </w:p>
        </w:tc>
      </w:tr>
      <w:tr w:rsidR="00E81B54" w:rsidRPr="00E33408" w14:paraId="091A4A81" w14:textId="77777777" w:rsidTr="00CD0420">
        <w:tc>
          <w:tcPr>
            <w:tcW w:w="2361" w:type="dxa"/>
          </w:tcPr>
          <w:p w14:paraId="0255841E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2</w:t>
            </w:r>
          </w:p>
        </w:tc>
        <w:tc>
          <w:tcPr>
            <w:tcW w:w="2474" w:type="dxa"/>
          </w:tcPr>
          <w:p w14:paraId="25BA1D03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9</w:t>
            </w:r>
          </w:p>
        </w:tc>
        <w:tc>
          <w:tcPr>
            <w:tcW w:w="1967" w:type="dxa"/>
          </w:tcPr>
          <w:p w14:paraId="6FF7B2B6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-1</w:t>
            </w:r>
          </w:p>
        </w:tc>
        <w:tc>
          <w:tcPr>
            <w:tcW w:w="2214" w:type="dxa"/>
          </w:tcPr>
          <w:p w14:paraId="0C8FF0EC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7.01</w:t>
            </w:r>
          </w:p>
        </w:tc>
      </w:tr>
      <w:tr w:rsidR="00E81B54" w:rsidRPr="00E33408" w14:paraId="2CCA6466" w14:textId="77777777" w:rsidTr="00CD0420">
        <w:tc>
          <w:tcPr>
            <w:tcW w:w="2361" w:type="dxa"/>
          </w:tcPr>
          <w:p w14:paraId="50A8F640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3</w:t>
            </w:r>
          </w:p>
        </w:tc>
        <w:tc>
          <w:tcPr>
            <w:tcW w:w="2474" w:type="dxa"/>
          </w:tcPr>
          <w:p w14:paraId="7CFBE8B6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671B8ACC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26A8978B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7.08</w:t>
            </w:r>
          </w:p>
        </w:tc>
      </w:tr>
      <w:tr w:rsidR="00E81B54" w:rsidRPr="00E33408" w14:paraId="533D68BF" w14:textId="77777777" w:rsidTr="00CD0420">
        <w:tc>
          <w:tcPr>
            <w:tcW w:w="2361" w:type="dxa"/>
          </w:tcPr>
          <w:p w14:paraId="6B7A59AB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4</w:t>
            </w:r>
          </w:p>
        </w:tc>
        <w:tc>
          <w:tcPr>
            <w:tcW w:w="2474" w:type="dxa"/>
          </w:tcPr>
          <w:p w14:paraId="4FCEF34D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1</w:t>
            </w:r>
          </w:p>
        </w:tc>
        <w:tc>
          <w:tcPr>
            <w:tcW w:w="1967" w:type="dxa"/>
          </w:tcPr>
          <w:p w14:paraId="5158A651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</w:t>
            </w:r>
          </w:p>
        </w:tc>
        <w:tc>
          <w:tcPr>
            <w:tcW w:w="2214" w:type="dxa"/>
          </w:tcPr>
          <w:p w14:paraId="50F146FE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6.99</w:t>
            </w:r>
          </w:p>
        </w:tc>
      </w:tr>
      <w:tr w:rsidR="00E81B54" w:rsidRPr="00E33408" w14:paraId="718642F8" w14:textId="77777777" w:rsidTr="00CD0420">
        <w:trPr>
          <w:trHeight w:val="441"/>
        </w:trPr>
        <w:tc>
          <w:tcPr>
            <w:tcW w:w="2361" w:type="dxa"/>
          </w:tcPr>
          <w:p w14:paraId="75E8457E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5</w:t>
            </w:r>
          </w:p>
        </w:tc>
        <w:tc>
          <w:tcPr>
            <w:tcW w:w="2474" w:type="dxa"/>
          </w:tcPr>
          <w:p w14:paraId="6ABEF85E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3B4B2942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4D7A8D29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7.01</w:t>
            </w:r>
          </w:p>
        </w:tc>
      </w:tr>
      <w:tr w:rsidR="00E81B54" w:rsidRPr="00E33408" w14:paraId="114491C3" w14:textId="77777777" w:rsidTr="00CD0420">
        <w:trPr>
          <w:trHeight w:val="441"/>
        </w:trPr>
        <w:tc>
          <w:tcPr>
            <w:tcW w:w="2361" w:type="dxa"/>
          </w:tcPr>
          <w:p w14:paraId="46C42592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  <w:cs/>
              </w:rPr>
              <w:t>เฉลี่ย</w:t>
            </w:r>
          </w:p>
        </w:tc>
        <w:tc>
          <w:tcPr>
            <w:tcW w:w="2474" w:type="dxa"/>
          </w:tcPr>
          <w:p w14:paraId="6DE22715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</w:instrTex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E33408">
              <w:rPr>
                <w:rFonts w:ascii="TH Sarabun New" w:hAnsi="TH Sarabun New" w:cs="TH Sarabun New"/>
                <w:noProof/>
                <w:sz w:val="32"/>
                <w:szCs w:val="32"/>
              </w:rPr>
              <w:t>10.2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  <w:tc>
          <w:tcPr>
            <w:tcW w:w="1967" w:type="dxa"/>
          </w:tcPr>
          <w:p w14:paraId="180230B1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</w:instrTex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E33408">
              <w:rPr>
                <w:rFonts w:ascii="TH Sarabun New" w:hAnsi="TH Sarabun New" w:cs="TH Sarabun New"/>
                <w:noProof/>
                <w:sz w:val="32"/>
                <w:szCs w:val="32"/>
              </w:rPr>
              <w:t>0.2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  <w:tc>
          <w:tcPr>
            <w:tcW w:w="2214" w:type="dxa"/>
          </w:tcPr>
          <w:p w14:paraId="2712A4AF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</w:instrTex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E33408">
              <w:rPr>
                <w:rFonts w:ascii="TH Sarabun New" w:hAnsi="TH Sarabun New" w:cs="TH Sarabun New"/>
                <w:noProof/>
                <w:sz w:val="32"/>
                <w:szCs w:val="32"/>
              </w:rPr>
              <w:t>7.03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</w:tr>
    </w:tbl>
    <w:p w14:paraId="0E98A48F" w14:textId="66A6E8D3" w:rsidR="00E81B54" w:rsidRPr="00E33408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  <w:r w:rsidRPr="00E33408">
        <w:rPr>
          <w:rFonts w:ascii="TH Sarabun New" w:hAnsi="TH Sarabun New" w:cs="TH Sarabun New"/>
          <w:sz w:val="32"/>
          <w:szCs w:val="32"/>
        </w:rPr>
        <w:t xml:space="preserve">Feed Rate </w:t>
      </w:r>
      <w:r w:rsidR="0012120C" w:rsidRPr="00E33408">
        <w:rPr>
          <w:rFonts w:ascii="TH Sarabun New" w:hAnsi="TH Sarabun New" w:cs="TH Sarabun New"/>
          <w:sz w:val="32"/>
          <w:szCs w:val="32"/>
        </w:rPr>
        <w:t>400</w:t>
      </w:r>
      <w:r w:rsidR="00B56F84" w:rsidRPr="00E33408">
        <w:rPr>
          <w:rFonts w:ascii="TH Sarabun New" w:hAnsi="TH Sarabun New" w:cs="TH Sarabun New"/>
          <w:sz w:val="32"/>
          <w:szCs w:val="32"/>
        </w:rPr>
        <w:t xml:space="preserve"> mm/sec</w:t>
      </w:r>
    </w:p>
    <w:p w14:paraId="60D4FC15" w14:textId="77777777" w:rsidR="00E81B54" w:rsidRPr="00E33408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61"/>
        <w:gridCol w:w="2474"/>
        <w:gridCol w:w="1967"/>
        <w:gridCol w:w="2214"/>
      </w:tblGrid>
      <w:tr w:rsidR="00E81B54" w:rsidRPr="00E33408" w14:paraId="23329509" w14:textId="77777777" w:rsidTr="00CD0420">
        <w:tc>
          <w:tcPr>
            <w:tcW w:w="2361" w:type="dxa"/>
          </w:tcPr>
          <w:p w14:paraId="10EDB6B4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  <w:cs/>
              </w:rPr>
              <w:t>จำนวนครั้ง</w:t>
            </w:r>
          </w:p>
        </w:tc>
        <w:tc>
          <w:tcPr>
            <w:tcW w:w="2474" w:type="dxa"/>
          </w:tcPr>
          <w:p w14:paraId="0A86C613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ได้ปริมาณ 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1967" w:type="dxa"/>
          </w:tcPr>
          <w:p w14:paraId="6F698098" w14:textId="77777777" w:rsidR="00E81B54" w:rsidRPr="00E33408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ผิดผลาด 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2214" w:type="dxa"/>
          </w:tcPr>
          <w:p w14:paraId="3D77422D" w14:textId="77777777" w:rsidR="00E81B54" w:rsidRPr="00E33408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color w:val="212121"/>
                <w:sz w:val="32"/>
                <w:szCs w:val="32"/>
                <w:cs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ใช้เวลา 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t>(</w:t>
            </w:r>
            <w:r w:rsidRPr="00E33408">
              <w:rPr>
                <w:rFonts w:ascii="TH Sarabun New" w:hAnsi="TH Sarabun New" w:cs="TH Sarabun New"/>
                <w:color w:val="212121"/>
                <w:sz w:val="32"/>
                <w:szCs w:val="32"/>
                <w:lang w:val="en"/>
              </w:rPr>
              <w:t xml:space="preserve"> second</w:t>
            </w:r>
            <w:r w:rsidRPr="00E33408">
              <w:rPr>
                <w:rFonts w:ascii="TH Sarabun New" w:hAnsi="TH Sarabun New" w:cs="TH Sarabun New"/>
                <w:color w:val="212121"/>
                <w:sz w:val="32"/>
                <w:szCs w:val="32"/>
              </w:rPr>
              <w:t xml:space="preserve"> )</w:t>
            </w:r>
          </w:p>
        </w:tc>
      </w:tr>
      <w:tr w:rsidR="00E81B54" w:rsidRPr="00E33408" w14:paraId="625679E3" w14:textId="77777777" w:rsidTr="00CD0420">
        <w:tc>
          <w:tcPr>
            <w:tcW w:w="2361" w:type="dxa"/>
          </w:tcPr>
          <w:p w14:paraId="668C4831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</w:t>
            </w:r>
          </w:p>
        </w:tc>
        <w:tc>
          <w:tcPr>
            <w:tcW w:w="2474" w:type="dxa"/>
          </w:tcPr>
          <w:p w14:paraId="2EBA7C68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43437E3E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0F4EEFE9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7.08</w:t>
            </w:r>
          </w:p>
        </w:tc>
      </w:tr>
      <w:tr w:rsidR="00E81B54" w:rsidRPr="00E33408" w14:paraId="3B4406C2" w14:textId="77777777" w:rsidTr="00CD0420">
        <w:tc>
          <w:tcPr>
            <w:tcW w:w="2361" w:type="dxa"/>
          </w:tcPr>
          <w:p w14:paraId="2A8ED4CE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2</w:t>
            </w:r>
          </w:p>
        </w:tc>
        <w:tc>
          <w:tcPr>
            <w:tcW w:w="2474" w:type="dxa"/>
          </w:tcPr>
          <w:p w14:paraId="4486A66C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9</w:t>
            </w:r>
          </w:p>
        </w:tc>
        <w:tc>
          <w:tcPr>
            <w:tcW w:w="1967" w:type="dxa"/>
          </w:tcPr>
          <w:p w14:paraId="7CAB50ED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-1</w:t>
            </w:r>
          </w:p>
        </w:tc>
        <w:tc>
          <w:tcPr>
            <w:tcW w:w="2214" w:type="dxa"/>
          </w:tcPr>
          <w:p w14:paraId="534C902E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7.05</w:t>
            </w:r>
          </w:p>
        </w:tc>
      </w:tr>
      <w:tr w:rsidR="00E81B54" w:rsidRPr="00E33408" w14:paraId="7D57CB57" w14:textId="77777777" w:rsidTr="00CD0420">
        <w:tc>
          <w:tcPr>
            <w:tcW w:w="2361" w:type="dxa"/>
          </w:tcPr>
          <w:p w14:paraId="3BC41658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3</w:t>
            </w:r>
          </w:p>
        </w:tc>
        <w:tc>
          <w:tcPr>
            <w:tcW w:w="2474" w:type="dxa"/>
          </w:tcPr>
          <w:p w14:paraId="6C9A0DF3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1</w:t>
            </w:r>
          </w:p>
        </w:tc>
        <w:tc>
          <w:tcPr>
            <w:tcW w:w="1967" w:type="dxa"/>
          </w:tcPr>
          <w:p w14:paraId="6D161744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</w:t>
            </w:r>
          </w:p>
        </w:tc>
        <w:tc>
          <w:tcPr>
            <w:tcW w:w="2214" w:type="dxa"/>
          </w:tcPr>
          <w:p w14:paraId="03876C71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7.11</w:t>
            </w:r>
          </w:p>
        </w:tc>
      </w:tr>
      <w:tr w:rsidR="00E81B54" w:rsidRPr="00E33408" w14:paraId="1637EB59" w14:textId="77777777" w:rsidTr="00CD0420">
        <w:tc>
          <w:tcPr>
            <w:tcW w:w="2361" w:type="dxa"/>
          </w:tcPr>
          <w:p w14:paraId="2C20D3D3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4</w:t>
            </w:r>
          </w:p>
        </w:tc>
        <w:tc>
          <w:tcPr>
            <w:tcW w:w="2474" w:type="dxa"/>
          </w:tcPr>
          <w:p w14:paraId="026B0C04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5FB89812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47AEC13C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7.01</w:t>
            </w:r>
          </w:p>
        </w:tc>
      </w:tr>
      <w:tr w:rsidR="00E81B54" w:rsidRPr="00E33408" w14:paraId="0D592567" w14:textId="77777777" w:rsidTr="00CD0420">
        <w:trPr>
          <w:trHeight w:val="441"/>
        </w:trPr>
        <w:tc>
          <w:tcPr>
            <w:tcW w:w="2361" w:type="dxa"/>
          </w:tcPr>
          <w:p w14:paraId="7A4C72EB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5</w:t>
            </w:r>
          </w:p>
        </w:tc>
        <w:tc>
          <w:tcPr>
            <w:tcW w:w="2474" w:type="dxa"/>
          </w:tcPr>
          <w:p w14:paraId="61E1AD69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9</w:t>
            </w:r>
          </w:p>
        </w:tc>
        <w:tc>
          <w:tcPr>
            <w:tcW w:w="1967" w:type="dxa"/>
          </w:tcPr>
          <w:p w14:paraId="29C681B8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-1</w:t>
            </w:r>
          </w:p>
        </w:tc>
        <w:tc>
          <w:tcPr>
            <w:tcW w:w="2214" w:type="dxa"/>
          </w:tcPr>
          <w:p w14:paraId="3F6B2AE3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6.99</w:t>
            </w:r>
          </w:p>
        </w:tc>
      </w:tr>
      <w:tr w:rsidR="00E81B54" w:rsidRPr="00E33408" w14:paraId="2AC5EADB" w14:textId="77777777" w:rsidTr="00CD0420">
        <w:trPr>
          <w:trHeight w:val="441"/>
        </w:trPr>
        <w:tc>
          <w:tcPr>
            <w:tcW w:w="2361" w:type="dxa"/>
          </w:tcPr>
          <w:p w14:paraId="2FFC9937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  <w:cs/>
              </w:rPr>
              <w:t>เฉลี่ย</w:t>
            </w:r>
          </w:p>
        </w:tc>
        <w:tc>
          <w:tcPr>
            <w:tcW w:w="2474" w:type="dxa"/>
          </w:tcPr>
          <w:p w14:paraId="088EA0AF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E33408">
              <w:rPr>
                <w:rFonts w:ascii="TH Sarabun New" w:hAnsi="TH Sarabun New" w:cs="TH Sarabun New"/>
                <w:noProof/>
                <w:sz w:val="32"/>
                <w:szCs w:val="32"/>
              </w:rPr>
              <w:t>9.80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  <w:tc>
          <w:tcPr>
            <w:tcW w:w="1967" w:type="dxa"/>
          </w:tcPr>
          <w:p w14:paraId="62B71AE9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E33408">
              <w:rPr>
                <w:rFonts w:ascii="TH Sarabun New" w:hAnsi="TH Sarabun New" w:cs="TH Sarabun New"/>
                <w:noProof/>
                <w:sz w:val="32"/>
                <w:szCs w:val="32"/>
              </w:rPr>
              <w:t>-0.20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  <w:tc>
          <w:tcPr>
            <w:tcW w:w="2214" w:type="dxa"/>
          </w:tcPr>
          <w:p w14:paraId="25904579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E33408">
              <w:rPr>
                <w:rFonts w:ascii="TH Sarabun New" w:hAnsi="TH Sarabun New" w:cs="TH Sarabun New"/>
                <w:noProof/>
                <w:sz w:val="32"/>
                <w:szCs w:val="32"/>
              </w:rPr>
              <w:t>7.05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</w:tr>
    </w:tbl>
    <w:p w14:paraId="05CF9A5F" w14:textId="36C38B56" w:rsidR="00E81B54" w:rsidRPr="00E33408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  <w:r w:rsidRPr="00E33408">
        <w:rPr>
          <w:rFonts w:ascii="TH Sarabun New" w:hAnsi="TH Sarabun New" w:cs="TH Sarabun New"/>
          <w:sz w:val="32"/>
          <w:szCs w:val="32"/>
        </w:rPr>
        <w:t xml:space="preserve">Feed Rate </w:t>
      </w:r>
      <w:r w:rsidR="0012120C" w:rsidRPr="00E33408">
        <w:rPr>
          <w:rFonts w:ascii="TH Sarabun New" w:hAnsi="TH Sarabun New" w:cs="TH Sarabun New"/>
          <w:sz w:val="32"/>
          <w:szCs w:val="32"/>
        </w:rPr>
        <w:t>350</w:t>
      </w:r>
      <w:r w:rsidR="00B56F84" w:rsidRPr="00E33408">
        <w:rPr>
          <w:rFonts w:ascii="TH Sarabun New" w:hAnsi="TH Sarabun New" w:cs="TH Sarabun New"/>
          <w:sz w:val="32"/>
          <w:szCs w:val="32"/>
        </w:rPr>
        <w:t xml:space="preserve"> mm/sec</w:t>
      </w:r>
    </w:p>
    <w:p w14:paraId="1961A885" w14:textId="77777777" w:rsidR="00E81B54" w:rsidRPr="00E33408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61"/>
        <w:gridCol w:w="2474"/>
        <w:gridCol w:w="1967"/>
        <w:gridCol w:w="2214"/>
      </w:tblGrid>
      <w:tr w:rsidR="00E81B54" w:rsidRPr="00E33408" w14:paraId="2DD40233" w14:textId="77777777" w:rsidTr="00CD0420">
        <w:tc>
          <w:tcPr>
            <w:tcW w:w="2361" w:type="dxa"/>
          </w:tcPr>
          <w:p w14:paraId="0861D494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  <w:cs/>
              </w:rPr>
              <w:t>จำนวนครั้ง</w:t>
            </w:r>
          </w:p>
        </w:tc>
        <w:tc>
          <w:tcPr>
            <w:tcW w:w="2474" w:type="dxa"/>
          </w:tcPr>
          <w:p w14:paraId="2C24EFBC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ได้ปริมาณ 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1967" w:type="dxa"/>
          </w:tcPr>
          <w:p w14:paraId="200DBB18" w14:textId="77777777" w:rsidR="00E81B54" w:rsidRPr="00E33408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ผิดผลาด 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2214" w:type="dxa"/>
          </w:tcPr>
          <w:p w14:paraId="49CF393F" w14:textId="77777777" w:rsidR="00E81B54" w:rsidRPr="00E33408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color w:val="212121"/>
                <w:sz w:val="32"/>
                <w:szCs w:val="32"/>
                <w:cs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ใช้เวลา 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t>(</w:t>
            </w:r>
            <w:r w:rsidRPr="00E33408">
              <w:rPr>
                <w:rFonts w:ascii="TH Sarabun New" w:hAnsi="TH Sarabun New" w:cs="TH Sarabun New"/>
                <w:color w:val="212121"/>
                <w:sz w:val="32"/>
                <w:szCs w:val="32"/>
                <w:lang w:val="en"/>
              </w:rPr>
              <w:t xml:space="preserve"> second</w:t>
            </w:r>
            <w:r w:rsidRPr="00E33408">
              <w:rPr>
                <w:rFonts w:ascii="TH Sarabun New" w:hAnsi="TH Sarabun New" w:cs="TH Sarabun New"/>
                <w:color w:val="212121"/>
                <w:sz w:val="32"/>
                <w:szCs w:val="32"/>
              </w:rPr>
              <w:t xml:space="preserve"> )</w:t>
            </w:r>
          </w:p>
        </w:tc>
      </w:tr>
      <w:tr w:rsidR="00E81B54" w:rsidRPr="00E33408" w14:paraId="5A09CBFB" w14:textId="77777777" w:rsidTr="00CD0420">
        <w:tc>
          <w:tcPr>
            <w:tcW w:w="2361" w:type="dxa"/>
          </w:tcPr>
          <w:p w14:paraId="39652FFA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</w:t>
            </w:r>
          </w:p>
        </w:tc>
        <w:tc>
          <w:tcPr>
            <w:tcW w:w="2474" w:type="dxa"/>
          </w:tcPr>
          <w:p w14:paraId="79EE4E4D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1</w:t>
            </w:r>
          </w:p>
        </w:tc>
        <w:tc>
          <w:tcPr>
            <w:tcW w:w="1967" w:type="dxa"/>
          </w:tcPr>
          <w:p w14:paraId="463EE0ED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</w:t>
            </w:r>
          </w:p>
        </w:tc>
        <w:tc>
          <w:tcPr>
            <w:tcW w:w="2214" w:type="dxa"/>
          </w:tcPr>
          <w:p w14:paraId="7547AECC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7.11</w:t>
            </w:r>
          </w:p>
        </w:tc>
      </w:tr>
      <w:tr w:rsidR="00E81B54" w:rsidRPr="00E33408" w14:paraId="3977F57C" w14:textId="77777777" w:rsidTr="00CD0420">
        <w:tc>
          <w:tcPr>
            <w:tcW w:w="2361" w:type="dxa"/>
          </w:tcPr>
          <w:p w14:paraId="44E35066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2</w:t>
            </w:r>
          </w:p>
        </w:tc>
        <w:tc>
          <w:tcPr>
            <w:tcW w:w="2474" w:type="dxa"/>
          </w:tcPr>
          <w:p w14:paraId="5F902854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9</w:t>
            </w:r>
          </w:p>
        </w:tc>
        <w:tc>
          <w:tcPr>
            <w:tcW w:w="1967" w:type="dxa"/>
          </w:tcPr>
          <w:p w14:paraId="3867FF19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-1</w:t>
            </w:r>
          </w:p>
        </w:tc>
        <w:tc>
          <w:tcPr>
            <w:tcW w:w="2214" w:type="dxa"/>
          </w:tcPr>
          <w:p w14:paraId="08B24118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7.09</w:t>
            </w:r>
          </w:p>
        </w:tc>
      </w:tr>
      <w:tr w:rsidR="00E81B54" w:rsidRPr="00E33408" w14:paraId="341E6CF3" w14:textId="77777777" w:rsidTr="00CD0420">
        <w:tc>
          <w:tcPr>
            <w:tcW w:w="2361" w:type="dxa"/>
          </w:tcPr>
          <w:p w14:paraId="4A115FA0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3</w:t>
            </w:r>
          </w:p>
        </w:tc>
        <w:tc>
          <w:tcPr>
            <w:tcW w:w="2474" w:type="dxa"/>
          </w:tcPr>
          <w:p w14:paraId="178E6534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4CCD3AD4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7856C708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7.13</w:t>
            </w:r>
          </w:p>
        </w:tc>
      </w:tr>
      <w:tr w:rsidR="00E81B54" w:rsidRPr="00E33408" w14:paraId="1F031A18" w14:textId="77777777" w:rsidTr="00CD0420">
        <w:tc>
          <w:tcPr>
            <w:tcW w:w="2361" w:type="dxa"/>
          </w:tcPr>
          <w:p w14:paraId="0E46879D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4</w:t>
            </w:r>
          </w:p>
        </w:tc>
        <w:tc>
          <w:tcPr>
            <w:tcW w:w="2474" w:type="dxa"/>
          </w:tcPr>
          <w:p w14:paraId="42CD43A3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9</w:t>
            </w:r>
          </w:p>
        </w:tc>
        <w:tc>
          <w:tcPr>
            <w:tcW w:w="1967" w:type="dxa"/>
          </w:tcPr>
          <w:p w14:paraId="57A8A77E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-1</w:t>
            </w:r>
          </w:p>
        </w:tc>
        <w:tc>
          <w:tcPr>
            <w:tcW w:w="2214" w:type="dxa"/>
          </w:tcPr>
          <w:p w14:paraId="7C2E8076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7.05</w:t>
            </w:r>
          </w:p>
        </w:tc>
      </w:tr>
      <w:tr w:rsidR="00E81B54" w:rsidRPr="00E33408" w14:paraId="50E36A3C" w14:textId="77777777" w:rsidTr="00CD0420">
        <w:trPr>
          <w:trHeight w:val="441"/>
        </w:trPr>
        <w:tc>
          <w:tcPr>
            <w:tcW w:w="2361" w:type="dxa"/>
          </w:tcPr>
          <w:p w14:paraId="550CBB7F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5</w:t>
            </w:r>
          </w:p>
        </w:tc>
        <w:tc>
          <w:tcPr>
            <w:tcW w:w="2474" w:type="dxa"/>
          </w:tcPr>
          <w:p w14:paraId="6481DA7D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64A7E811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187EBB48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7.06</w:t>
            </w:r>
          </w:p>
        </w:tc>
      </w:tr>
      <w:tr w:rsidR="00E81B54" w:rsidRPr="00E33408" w14:paraId="2F0221FA" w14:textId="77777777" w:rsidTr="00CD0420">
        <w:trPr>
          <w:trHeight w:val="441"/>
        </w:trPr>
        <w:tc>
          <w:tcPr>
            <w:tcW w:w="2361" w:type="dxa"/>
          </w:tcPr>
          <w:p w14:paraId="3F6F58AA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  <w:cs/>
              </w:rPr>
              <w:t>เฉลี่ย</w:t>
            </w:r>
          </w:p>
        </w:tc>
        <w:tc>
          <w:tcPr>
            <w:tcW w:w="2474" w:type="dxa"/>
          </w:tcPr>
          <w:p w14:paraId="2DA93592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E33408">
              <w:rPr>
                <w:rFonts w:ascii="TH Sarabun New" w:hAnsi="TH Sarabun New" w:cs="TH Sarabun New"/>
                <w:noProof/>
                <w:sz w:val="32"/>
                <w:szCs w:val="32"/>
              </w:rPr>
              <w:t>9.80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  <w:tc>
          <w:tcPr>
            <w:tcW w:w="1967" w:type="dxa"/>
          </w:tcPr>
          <w:p w14:paraId="4F78E446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E33408">
              <w:rPr>
                <w:rFonts w:ascii="TH Sarabun New" w:hAnsi="TH Sarabun New" w:cs="TH Sarabun New"/>
                <w:noProof/>
                <w:sz w:val="32"/>
                <w:szCs w:val="32"/>
              </w:rPr>
              <w:t>-0.20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  <w:tc>
          <w:tcPr>
            <w:tcW w:w="2214" w:type="dxa"/>
          </w:tcPr>
          <w:p w14:paraId="6BDA4125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E33408">
              <w:rPr>
                <w:rFonts w:ascii="TH Sarabun New" w:hAnsi="TH Sarabun New" w:cs="TH Sarabun New"/>
                <w:noProof/>
                <w:sz w:val="32"/>
                <w:szCs w:val="32"/>
              </w:rPr>
              <w:t>7.09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</w:tr>
    </w:tbl>
    <w:p w14:paraId="7FDE3F45" w14:textId="25A7925F" w:rsidR="00E81B54" w:rsidRPr="00E33408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  <w:r w:rsidRPr="00E33408">
        <w:rPr>
          <w:rFonts w:ascii="TH Sarabun New" w:hAnsi="TH Sarabun New" w:cs="TH Sarabun New"/>
          <w:sz w:val="32"/>
          <w:szCs w:val="32"/>
        </w:rPr>
        <w:t xml:space="preserve">Feed Rate </w:t>
      </w:r>
      <w:r w:rsidR="0012120C" w:rsidRPr="00E33408">
        <w:rPr>
          <w:rFonts w:ascii="TH Sarabun New" w:hAnsi="TH Sarabun New" w:cs="TH Sarabun New"/>
          <w:sz w:val="32"/>
          <w:szCs w:val="32"/>
        </w:rPr>
        <w:t>300</w:t>
      </w:r>
      <w:r w:rsidR="00B56F84" w:rsidRPr="00E33408">
        <w:rPr>
          <w:rFonts w:ascii="TH Sarabun New" w:hAnsi="TH Sarabun New" w:cs="TH Sarabun New"/>
          <w:sz w:val="32"/>
          <w:szCs w:val="32"/>
        </w:rPr>
        <w:t xml:space="preserve"> mm/sec</w:t>
      </w:r>
    </w:p>
    <w:p w14:paraId="0C2E36E7" w14:textId="77777777" w:rsidR="00E81B54" w:rsidRPr="00E33408" w:rsidRDefault="00E81B54" w:rsidP="00CC1F9C">
      <w:pPr>
        <w:spacing w:after="0" w:line="240" w:lineRule="auto"/>
        <w:rPr>
          <w:rFonts w:ascii="TH Sarabun New" w:hAnsi="TH Sarabun New" w:cs="TH Sarabun New"/>
          <w:sz w:val="32"/>
          <w:szCs w:val="32"/>
        </w:rPr>
      </w:pPr>
      <w:r w:rsidRPr="00E33408">
        <w:rPr>
          <w:rFonts w:ascii="TH Sarabun New" w:hAnsi="TH Sarabun New" w:cs="TH Sarabun New"/>
          <w:sz w:val="32"/>
          <w:szCs w:val="32"/>
        </w:rPr>
        <w:br w:type="page"/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61"/>
        <w:gridCol w:w="2474"/>
        <w:gridCol w:w="1967"/>
        <w:gridCol w:w="2214"/>
      </w:tblGrid>
      <w:tr w:rsidR="00E81B54" w:rsidRPr="00E33408" w14:paraId="0A235EB5" w14:textId="77777777" w:rsidTr="00CD0420">
        <w:tc>
          <w:tcPr>
            <w:tcW w:w="2361" w:type="dxa"/>
          </w:tcPr>
          <w:p w14:paraId="63FCE0B5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  <w:cs/>
              </w:rPr>
              <w:lastRenderedPageBreak/>
              <w:t>จำนวนครั้ง</w:t>
            </w:r>
          </w:p>
        </w:tc>
        <w:tc>
          <w:tcPr>
            <w:tcW w:w="2474" w:type="dxa"/>
          </w:tcPr>
          <w:p w14:paraId="774560B5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ได้ปริมาณ 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1967" w:type="dxa"/>
          </w:tcPr>
          <w:p w14:paraId="3B9C019B" w14:textId="77777777" w:rsidR="00E81B54" w:rsidRPr="00E33408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ผิดผลาด 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2214" w:type="dxa"/>
          </w:tcPr>
          <w:p w14:paraId="6AF668E7" w14:textId="77777777" w:rsidR="00E81B54" w:rsidRPr="00E33408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color w:val="212121"/>
                <w:sz w:val="32"/>
                <w:szCs w:val="32"/>
                <w:cs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ใช้เวลา 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t>(</w:t>
            </w:r>
            <w:r w:rsidRPr="00E33408">
              <w:rPr>
                <w:rFonts w:ascii="TH Sarabun New" w:hAnsi="TH Sarabun New" w:cs="TH Sarabun New"/>
                <w:color w:val="212121"/>
                <w:sz w:val="32"/>
                <w:szCs w:val="32"/>
                <w:lang w:val="en"/>
              </w:rPr>
              <w:t xml:space="preserve"> second</w:t>
            </w:r>
            <w:r w:rsidRPr="00E33408">
              <w:rPr>
                <w:rFonts w:ascii="TH Sarabun New" w:hAnsi="TH Sarabun New" w:cs="TH Sarabun New"/>
                <w:color w:val="212121"/>
                <w:sz w:val="32"/>
                <w:szCs w:val="32"/>
              </w:rPr>
              <w:t xml:space="preserve"> )</w:t>
            </w:r>
          </w:p>
        </w:tc>
      </w:tr>
      <w:tr w:rsidR="00E81B54" w:rsidRPr="00E33408" w14:paraId="07A663F8" w14:textId="77777777" w:rsidTr="00CD0420">
        <w:tc>
          <w:tcPr>
            <w:tcW w:w="2361" w:type="dxa"/>
          </w:tcPr>
          <w:p w14:paraId="09F4F1BE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</w:t>
            </w:r>
          </w:p>
        </w:tc>
        <w:tc>
          <w:tcPr>
            <w:tcW w:w="2474" w:type="dxa"/>
          </w:tcPr>
          <w:p w14:paraId="14EAAB0A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09B06E23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507DDD7A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7.15</w:t>
            </w:r>
          </w:p>
        </w:tc>
      </w:tr>
      <w:tr w:rsidR="00E81B54" w:rsidRPr="00E33408" w14:paraId="41A42EF2" w14:textId="77777777" w:rsidTr="00CD0420">
        <w:tc>
          <w:tcPr>
            <w:tcW w:w="2361" w:type="dxa"/>
          </w:tcPr>
          <w:p w14:paraId="1555E1FC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2</w:t>
            </w:r>
          </w:p>
        </w:tc>
        <w:tc>
          <w:tcPr>
            <w:tcW w:w="2474" w:type="dxa"/>
          </w:tcPr>
          <w:p w14:paraId="1ACB3F90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9</w:t>
            </w:r>
          </w:p>
        </w:tc>
        <w:tc>
          <w:tcPr>
            <w:tcW w:w="1967" w:type="dxa"/>
          </w:tcPr>
          <w:p w14:paraId="025247F0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-1</w:t>
            </w:r>
          </w:p>
        </w:tc>
        <w:tc>
          <w:tcPr>
            <w:tcW w:w="2214" w:type="dxa"/>
          </w:tcPr>
          <w:p w14:paraId="299E86C0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7.17</w:t>
            </w:r>
          </w:p>
        </w:tc>
      </w:tr>
      <w:tr w:rsidR="00E81B54" w:rsidRPr="00E33408" w14:paraId="26960F6C" w14:textId="77777777" w:rsidTr="00CD0420">
        <w:tc>
          <w:tcPr>
            <w:tcW w:w="2361" w:type="dxa"/>
          </w:tcPr>
          <w:p w14:paraId="52A9D76C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3</w:t>
            </w:r>
          </w:p>
        </w:tc>
        <w:tc>
          <w:tcPr>
            <w:tcW w:w="2474" w:type="dxa"/>
          </w:tcPr>
          <w:p w14:paraId="58BA3E72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9</w:t>
            </w:r>
          </w:p>
        </w:tc>
        <w:tc>
          <w:tcPr>
            <w:tcW w:w="1967" w:type="dxa"/>
          </w:tcPr>
          <w:p w14:paraId="7BFA910C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-1</w:t>
            </w:r>
          </w:p>
        </w:tc>
        <w:tc>
          <w:tcPr>
            <w:tcW w:w="2214" w:type="dxa"/>
          </w:tcPr>
          <w:p w14:paraId="569B804E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7.11</w:t>
            </w:r>
          </w:p>
        </w:tc>
      </w:tr>
      <w:tr w:rsidR="00E81B54" w:rsidRPr="00E33408" w14:paraId="6948B81D" w14:textId="77777777" w:rsidTr="00CD0420">
        <w:tc>
          <w:tcPr>
            <w:tcW w:w="2361" w:type="dxa"/>
          </w:tcPr>
          <w:p w14:paraId="65DA68F7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4</w:t>
            </w:r>
          </w:p>
        </w:tc>
        <w:tc>
          <w:tcPr>
            <w:tcW w:w="2474" w:type="dxa"/>
          </w:tcPr>
          <w:p w14:paraId="06F9B78E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350384AC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63059C44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7.13</w:t>
            </w:r>
          </w:p>
        </w:tc>
      </w:tr>
      <w:tr w:rsidR="00E81B54" w:rsidRPr="00E33408" w14:paraId="099884BA" w14:textId="77777777" w:rsidTr="00CD0420">
        <w:trPr>
          <w:trHeight w:val="441"/>
        </w:trPr>
        <w:tc>
          <w:tcPr>
            <w:tcW w:w="2361" w:type="dxa"/>
          </w:tcPr>
          <w:p w14:paraId="25CC2174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5</w:t>
            </w:r>
          </w:p>
        </w:tc>
        <w:tc>
          <w:tcPr>
            <w:tcW w:w="2474" w:type="dxa"/>
          </w:tcPr>
          <w:p w14:paraId="232C2EB7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7108F892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0034EDEE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7.14</w:t>
            </w:r>
          </w:p>
        </w:tc>
      </w:tr>
      <w:tr w:rsidR="00E81B54" w:rsidRPr="00E33408" w14:paraId="06F29D2E" w14:textId="77777777" w:rsidTr="00CD0420">
        <w:trPr>
          <w:trHeight w:val="441"/>
        </w:trPr>
        <w:tc>
          <w:tcPr>
            <w:tcW w:w="2361" w:type="dxa"/>
          </w:tcPr>
          <w:p w14:paraId="3B288F11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  <w:cs/>
              </w:rPr>
              <w:t>เฉลี่ย</w:t>
            </w:r>
          </w:p>
        </w:tc>
        <w:tc>
          <w:tcPr>
            <w:tcW w:w="2474" w:type="dxa"/>
          </w:tcPr>
          <w:p w14:paraId="1E054993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</w:instrTex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E33408">
              <w:rPr>
                <w:rFonts w:ascii="TH Sarabun New" w:hAnsi="TH Sarabun New" w:cs="TH Sarabun New"/>
                <w:noProof/>
                <w:sz w:val="32"/>
                <w:szCs w:val="32"/>
              </w:rPr>
              <w:t>9.6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  <w:tc>
          <w:tcPr>
            <w:tcW w:w="1967" w:type="dxa"/>
          </w:tcPr>
          <w:p w14:paraId="4BE43EC1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0E484E5A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E33408">
              <w:rPr>
                <w:rFonts w:ascii="TH Sarabun New" w:hAnsi="TH Sarabun New" w:cs="TH Sarabun New"/>
                <w:noProof/>
                <w:sz w:val="32"/>
                <w:szCs w:val="32"/>
              </w:rPr>
              <w:t>7.14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</w:tr>
    </w:tbl>
    <w:p w14:paraId="24848FF5" w14:textId="0A8B3D82" w:rsidR="00E81B54" w:rsidRPr="00E33408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  <w:r w:rsidRPr="00E33408">
        <w:rPr>
          <w:rFonts w:ascii="TH Sarabun New" w:hAnsi="TH Sarabun New" w:cs="TH Sarabun New"/>
          <w:sz w:val="32"/>
          <w:szCs w:val="32"/>
        </w:rPr>
        <w:t xml:space="preserve">Feed Rate </w:t>
      </w:r>
      <w:r w:rsidR="0012120C" w:rsidRPr="00E33408">
        <w:rPr>
          <w:rFonts w:ascii="TH Sarabun New" w:hAnsi="TH Sarabun New" w:cs="TH Sarabun New"/>
          <w:sz w:val="32"/>
          <w:szCs w:val="32"/>
        </w:rPr>
        <w:t>250</w:t>
      </w:r>
      <w:r w:rsidR="00B56F84" w:rsidRPr="00E33408">
        <w:rPr>
          <w:rFonts w:ascii="TH Sarabun New" w:hAnsi="TH Sarabun New" w:cs="TH Sarabun New"/>
          <w:sz w:val="32"/>
          <w:szCs w:val="32"/>
        </w:rPr>
        <w:t xml:space="preserve"> mm/sec</w:t>
      </w:r>
    </w:p>
    <w:p w14:paraId="2BE5CAD3" w14:textId="77777777" w:rsidR="00E81B54" w:rsidRPr="00E33408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61"/>
        <w:gridCol w:w="2474"/>
        <w:gridCol w:w="1967"/>
        <w:gridCol w:w="2214"/>
      </w:tblGrid>
      <w:tr w:rsidR="00E81B54" w:rsidRPr="00E33408" w14:paraId="454451F6" w14:textId="77777777" w:rsidTr="00CD0420">
        <w:tc>
          <w:tcPr>
            <w:tcW w:w="2361" w:type="dxa"/>
          </w:tcPr>
          <w:p w14:paraId="0C935DDC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  <w:cs/>
              </w:rPr>
              <w:t>จำนวนครั้ง</w:t>
            </w:r>
          </w:p>
        </w:tc>
        <w:tc>
          <w:tcPr>
            <w:tcW w:w="2474" w:type="dxa"/>
          </w:tcPr>
          <w:p w14:paraId="0C8468B6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ได้ปริมาณ 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1967" w:type="dxa"/>
          </w:tcPr>
          <w:p w14:paraId="4EB1D2E7" w14:textId="77777777" w:rsidR="00E81B54" w:rsidRPr="00E33408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ผิดผลาด 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2214" w:type="dxa"/>
          </w:tcPr>
          <w:p w14:paraId="16F4B805" w14:textId="77777777" w:rsidR="00E81B54" w:rsidRPr="00E33408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color w:val="212121"/>
                <w:sz w:val="32"/>
                <w:szCs w:val="32"/>
                <w:cs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ใช้เวลา 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t>(</w:t>
            </w:r>
            <w:r w:rsidRPr="00E33408">
              <w:rPr>
                <w:rFonts w:ascii="TH Sarabun New" w:hAnsi="TH Sarabun New" w:cs="TH Sarabun New"/>
                <w:color w:val="212121"/>
                <w:sz w:val="32"/>
                <w:szCs w:val="32"/>
                <w:lang w:val="en"/>
              </w:rPr>
              <w:t xml:space="preserve"> second</w:t>
            </w:r>
            <w:r w:rsidRPr="00E33408">
              <w:rPr>
                <w:rFonts w:ascii="TH Sarabun New" w:hAnsi="TH Sarabun New" w:cs="TH Sarabun New"/>
                <w:color w:val="212121"/>
                <w:sz w:val="32"/>
                <w:szCs w:val="32"/>
              </w:rPr>
              <w:t xml:space="preserve"> )</w:t>
            </w:r>
          </w:p>
        </w:tc>
      </w:tr>
      <w:tr w:rsidR="00E81B54" w:rsidRPr="00E33408" w14:paraId="0868001D" w14:textId="77777777" w:rsidTr="00CD0420">
        <w:tc>
          <w:tcPr>
            <w:tcW w:w="2361" w:type="dxa"/>
          </w:tcPr>
          <w:p w14:paraId="69092268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</w:t>
            </w:r>
          </w:p>
        </w:tc>
        <w:tc>
          <w:tcPr>
            <w:tcW w:w="2474" w:type="dxa"/>
          </w:tcPr>
          <w:p w14:paraId="1E79DA08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9</w:t>
            </w:r>
          </w:p>
        </w:tc>
        <w:tc>
          <w:tcPr>
            <w:tcW w:w="1967" w:type="dxa"/>
          </w:tcPr>
          <w:p w14:paraId="43AE2E1C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 xml:space="preserve">- 1 </w:t>
            </w:r>
          </w:p>
        </w:tc>
        <w:tc>
          <w:tcPr>
            <w:tcW w:w="2214" w:type="dxa"/>
          </w:tcPr>
          <w:p w14:paraId="0C2BD3C6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7.12</w:t>
            </w:r>
          </w:p>
        </w:tc>
      </w:tr>
      <w:tr w:rsidR="00E81B54" w:rsidRPr="00E33408" w14:paraId="0B804F26" w14:textId="77777777" w:rsidTr="00CD0420">
        <w:tc>
          <w:tcPr>
            <w:tcW w:w="2361" w:type="dxa"/>
          </w:tcPr>
          <w:p w14:paraId="18D92052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2</w:t>
            </w:r>
          </w:p>
        </w:tc>
        <w:tc>
          <w:tcPr>
            <w:tcW w:w="2474" w:type="dxa"/>
          </w:tcPr>
          <w:p w14:paraId="5CB99DB7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57E44A99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6C0EB69B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7.17</w:t>
            </w:r>
          </w:p>
        </w:tc>
      </w:tr>
      <w:tr w:rsidR="00E81B54" w:rsidRPr="00E33408" w14:paraId="638B1DB7" w14:textId="77777777" w:rsidTr="00CD0420">
        <w:tc>
          <w:tcPr>
            <w:tcW w:w="2361" w:type="dxa"/>
          </w:tcPr>
          <w:p w14:paraId="54691B94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3</w:t>
            </w:r>
          </w:p>
        </w:tc>
        <w:tc>
          <w:tcPr>
            <w:tcW w:w="2474" w:type="dxa"/>
          </w:tcPr>
          <w:p w14:paraId="5F53CE23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2D17F899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0BA8BDEE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7.14</w:t>
            </w:r>
          </w:p>
        </w:tc>
      </w:tr>
      <w:tr w:rsidR="00E81B54" w:rsidRPr="00E33408" w14:paraId="2D025E83" w14:textId="77777777" w:rsidTr="00CD0420">
        <w:tc>
          <w:tcPr>
            <w:tcW w:w="2361" w:type="dxa"/>
          </w:tcPr>
          <w:p w14:paraId="6AFFCF8B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4</w:t>
            </w:r>
          </w:p>
        </w:tc>
        <w:tc>
          <w:tcPr>
            <w:tcW w:w="2474" w:type="dxa"/>
          </w:tcPr>
          <w:p w14:paraId="72C9EE12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9</w:t>
            </w:r>
          </w:p>
        </w:tc>
        <w:tc>
          <w:tcPr>
            <w:tcW w:w="1967" w:type="dxa"/>
          </w:tcPr>
          <w:p w14:paraId="47BF1C01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 xml:space="preserve">- 1 </w:t>
            </w:r>
          </w:p>
        </w:tc>
        <w:tc>
          <w:tcPr>
            <w:tcW w:w="2214" w:type="dxa"/>
          </w:tcPr>
          <w:p w14:paraId="09A228C2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7.15</w:t>
            </w:r>
          </w:p>
        </w:tc>
      </w:tr>
      <w:tr w:rsidR="00E81B54" w:rsidRPr="00E33408" w14:paraId="29DD1FE0" w14:textId="77777777" w:rsidTr="00CD0420">
        <w:trPr>
          <w:trHeight w:val="441"/>
        </w:trPr>
        <w:tc>
          <w:tcPr>
            <w:tcW w:w="2361" w:type="dxa"/>
          </w:tcPr>
          <w:p w14:paraId="4EF09EBB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5</w:t>
            </w:r>
          </w:p>
        </w:tc>
        <w:tc>
          <w:tcPr>
            <w:tcW w:w="2474" w:type="dxa"/>
          </w:tcPr>
          <w:p w14:paraId="00064F4B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1</w:t>
            </w:r>
          </w:p>
        </w:tc>
        <w:tc>
          <w:tcPr>
            <w:tcW w:w="1967" w:type="dxa"/>
          </w:tcPr>
          <w:p w14:paraId="0D1C9E2E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 xml:space="preserve">1 </w:t>
            </w:r>
          </w:p>
        </w:tc>
        <w:tc>
          <w:tcPr>
            <w:tcW w:w="2214" w:type="dxa"/>
          </w:tcPr>
          <w:p w14:paraId="1DED0B74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7.16</w:t>
            </w:r>
          </w:p>
        </w:tc>
      </w:tr>
      <w:tr w:rsidR="00E81B54" w:rsidRPr="00E33408" w14:paraId="17ECA222" w14:textId="77777777" w:rsidTr="00CD0420">
        <w:trPr>
          <w:trHeight w:val="441"/>
        </w:trPr>
        <w:tc>
          <w:tcPr>
            <w:tcW w:w="2361" w:type="dxa"/>
          </w:tcPr>
          <w:p w14:paraId="231CA79F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  <w:cs/>
              </w:rPr>
              <w:t>เฉลี่ย</w:t>
            </w:r>
          </w:p>
        </w:tc>
        <w:tc>
          <w:tcPr>
            <w:tcW w:w="2474" w:type="dxa"/>
          </w:tcPr>
          <w:p w14:paraId="1D575109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</w:instrTex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E33408">
              <w:rPr>
                <w:rFonts w:ascii="TH Sarabun New" w:hAnsi="TH Sarabun New" w:cs="TH Sarabun New"/>
                <w:noProof/>
                <w:sz w:val="32"/>
                <w:szCs w:val="32"/>
              </w:rPr>
              <w:t>9.8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  <w:tc>
          <w:tcPr>
            <w:tcW w:w="1967" w:type="dxa"/>
          </w:tcPr>
          <w:p w14:paraId="39CC8AAE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E33408">
              <w:rPr>
                <w:rFonts w:ascii="TH Sarabun New" w:hAnsi="TH Sarabun New" w:cs="TH Sarabun New"/>
                <w:noProof/>
                <w:sz w:val="32"/>
                <w:szCs w:val="32"/>
              </w:rPr>
              <w:t>-0.20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  <w:tc>
          <w:tcPr>
            <w:tcW w:w="2214" w:type="dxa"/>
          </w:tcPr>
          <w:p w14:paraId="76F108D4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</w:instrTex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E33408">
              <w:rPr>
                <w:rFonts w:ascii="TH Sarabun New" w:hAnsi="TH Sarabun New" w:cs="TH Sarabun New"/>
                <w:noProof/>
                <w:sz w:val="32"/>
                <w:szCs w:val="32"/>
              </w:rPr>
              <w:t>7.15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</w:tr>
    </w:tbl>
    <w:p w14:paraId="6C14A23A" w14:textId="272E30F0" w:rsidR="00E81B54" w:rsidRPr="00E33408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  <w:r w:rsidRPr="00E33408">
        <w:rPr>
          <w:rFonts w:ascii="TH Sarabun New" w:hAnsi="TH Sarabun New" w:cs="TH Sarabun New"/>
          <w:sz w:val="32"/>
          <w:szCs w:val="32"/>
        </w:rPr>
        <w:t xml:space="preserve">Feed Rate </w:t>
      </w:r>
      <w:r w:rsidR="0012120C" w:rsidRPr="00E33408">
        <w:rPr>
          <w:rFonts w:ascii="TH Sarabun New" w:hAnsi="TH Sarabun New" w:cs="TH Sarabun New"/>
          <w:sz w:val="32"/>
          <w:szCs w:val="32"/>
        </w:rPr>
        <w:t>200</w:t>
      </w:r>
      <w:r w:rsidR="00B56F84" w:rsidRPr="00E33408">
        <w:rPr>
          <w:rFonts w:ascii="TH Sarabun New" w:hAnsi="TH Sarabun New" w:cs="TH Sarabun New"/>
          <w:sz w:val="32"/>
          <w:szCs w:val="32"/>
        </w:rPr>
        <w:t xml:space="preserve"> mm/sec</w:t>
      </w:r>
    </w:p>
    <w:p w14:paraId="6779C762" w14:textId="77777777" w:rsidR="00E81B54" w:rsidRPr="00E33408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61"/>
        <w:gridCol w:w="2474"/>
        <w:gridCol w:w="1967"/>
        <w:gridCol w:w="2214"/>
      </w:tblGrid>
      <w:tr w:rsidR="00E81B54" w:rsidRPr="00E33408" w14:paraId="020BA910" w14:textId="77777777" w:rsidTr="00CD0420">
        <w:tc>
          <w:tcPr>
            <w:tcW w:w="2361" w:type="dxa"/>
          </w:tcPr>
          <w:p w14:paraId="6EA08DE5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  <w:cs/>
              </w:rPr>
              <w:t>จำนวนครั้ง</w:t>
            </w:r>
          </w:p>
        </w:tc>
        <w:tc>
          <w:tcPr>
            <w:tcW w:w="2474" w:type="dxa"/>
          </w:tcPr>
          <w:p w14:paraId="207069BA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ได้ปริมาณ 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1967" w:type="dxa"/>
          </w:tcPr>
          <w:p w14:paraId="1394CED4" w14:textId="77777777" w:rsidR="00E81B54" w:rsidRPr="00E33408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ผิดผลาด 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2214" w:type="dxa"/>
          </w:tcPr>
          <w:p w14:paraId="4ECF4EB7" w14:textId="77777777" w:rsidR="00E81B54" w:rsidRPr="00E33408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color w:val="212121"/>
                <w:sz w:val="32"/>
                <w:szCs w:val="32"/>
                <w:cs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ใช้เวลา 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t>(</w:t>
            </w:r>
            <w:r w:rsidRPr="00E33408">
              <w:rPr>
                <w:rFonts w:ascii="TH Sarabun New" w:hAnsi="TH Sarabun New" w:cs="TH Sarabun New"/>
                <w:color w:val="212121"/>
                <w:sz w:val="32"/>
                <w:szCs w:val="32"/>
                <w:lang w:val="en"/>
              </w:rPr>
              <w:t xml:space="preserve"> second</w:t>
            </w:r>
            <w:r w:rsidRPr="00E33408">
              <w:rPr>
                <w:rFonts w:ascii="TH Sarabun New" w:hAnsi="TH Sarabun New" w:cs="TH Sarabun New"/>
                <w:color w:val="212121"/>
                <w:sz w:val="32"/>
                <w:szCs w:val="32"/>
              </w:rPr>
              <w:t xml:space="preserve"> )</w:t>
            </w:r>
          </w:p>
        </w:tc>
      </w:tr>
      <w:tr w:rsidR="00E81B54" w:rsidRPr="00E33408" w14:paraId="2D002F52" w14:textId="77777777" w:rsidTr="00CD0420">
        <w:tc>
          <w:tcPr>
            <w:tcW w:w="2361" w:type="dxa"/>
          </w:tcPr>
          <w:p w14:paraId="1461717A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</w:t>
            </w:r>
          </w:p>
        </w:tc>
        <w:tc>
          <w:tcPr>
            <w:tcW w:w="2474" w:type="dxa"/>
          </w:tcPr>
          <w:p w14:paraId="794B24AB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52CAB2AD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453568BF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7.20</w:t>
            </w:r>
          </w:p>
        </w:tc>
      </w:tr>
      <w:tr w:rsidR="00E81B54" w:rsidRPr="00E33408" w14:paraId="0AFF4CD8" w14:textId="77777777" w:rsidTr="00CD0420">
        <w:tc>
          <w:tcPr>
            <w:tcW w:w="2361" w:type="dxa"/>
          </w:tcPr>
          <w:p w14:paraId="7B241EA6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2</w:t>
            </w:r>
          </w:p>
        </w:tc>
        <w:tc>
          <w:tcPr>
            <w:tcW w:w="2474" w:type="dxa"/>
          </w:tcPr>
          <w:p w14:paraId="33B8B98C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50B2F16C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7BE49399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7.17</w:t>
            </w:r>
          </w:p>
        </w:tc>
      </w:tr>
      <w:tr w:rsidR="00E81B54" w:rsidRPr="00E33408" w14:paraId="43EB123E" w14:textId="77777777" w:rsidTr="00CD0420">
        <w:tc>
          <w:tcPr>
            <w:tcW w:w="2361" w:type="dxa"/>
          </w:tcPr>
          <w:p w14:paraId="7F33C279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3</w:t>
            </w:r>
          </w:p>
        </w:tc>
        <w:tc>
          <w:tcPr>
            <w:tcW w:w="2474" w:type="dxa"/>
          </w:tcPr>
          <w:p w14:paraId="7FB88B26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65BF1FEC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703888F5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7.16</w:t>
            </w:r>
          </w:p>
        </w:tc>
      </w:tr>
      <w:tr w:rsidR="00E81B54" w:rsidRPr="00E33408" w14:paraId="341F3CFF" w14:textId="77777777" w:rsidTr="00CD0420">
        <w:tc>
          <w:tcPr>
            <w:tcW w:w="2361" w:type="dxa"/>
          </w:tcPr>
          <w:p w14:paraId="2C27BC73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4</w:t>
            </w:r>
          </w:p>
        </w:tc>
        <w:tc>
          <w:tcPr>
            <w:tcW w:w="2474" w:type="dxa"/>
          </w:tcPr>
          <w:p w14:paraId="0B755F26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30CFE057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31DE318A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7.18</w:t>
            </w:r>
          </w:p>
        </w:tc>
      </w:tr>
      <w:tr w:rsidR="00E81B54" w:rsidRPr="00E33408" w14:paraId="1B2ED98A" w14:textId="77777777" w:rsidTr="00CD0420">
        <w:trPr>
          <w:trHeight w:val="441"/>
        </w:trPr>
        <w:tc>
          <w:tcPr>
            <w:tcW w:w="2361" w:type="dxa"/>
          </w:tcPr>
          <w:p w14:paraId="2D73CF84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5</w:t>
            </w:r>
          </w:p>
        </w:tc>
        <w:tc>
          <w:tcPr>
            <w:tcW w:w="2474" w:type="dxa"/>
          </w:tcPr>
          <w:p w14:paraId="4EECBC5D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6B032B93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73ABA6E7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7.19</w:t>
            </w:r>
          </w:p>
        </w:tc>
      </w:tr>
      <w:tr w:rsidR="00E81B54" w:rsidRPr="00E33408" w14:paraId="19622C0F" w14:textId="77777777" w:rsidTr="00CD0420">
        <w:trPr>
          <w:trHeight w:val="441"/>
        </w:trPr>
        <w:tc>
          <w:tcPr>
            <w:tcW w:w="2361" w:type="dxa"/>
          </w:tcPr>
          <w:p w14:paraId="6F5C5314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  <w:cs/>
              </w:rPr>
              <w:t>เฉลี่ย</w:t>
            </w:r>
          </w:p>
        </w:tc>
        <w:tc>
          <w:tcPr>
            <w:tcW w:w="2474" w:type="dxa"/>
          </w:tcPr>
          <w:p w14:paraId="43EC1F33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</w:instrTex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E33408">
              <w:rPr>
                <w:rFonts w:ascii="TH Sarabun New" w:hAnsi="TH Sarabun New" w:cs="TH Sarabun New"/>
                <w:noProof/>
                <w:sz w:val="32"/>
                <w:szCs w:val="32"/>
              </w:rPr>
              <w:t>10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  <w:tc>
          <w:tcPr>
            <w:tcW w:w="1967" w:type="dxa"/>
          </w:tcPr>
          <w:p w14:paraId="5475C7F6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E33408">
              <w:rPr>
                <w:rFonts w:ascii="TH Sarabun New" w:hAnsi="TH Sarabun New" w:cs="TH Sarabun New"/>
                <w:noProof/>
                <w:sz w:val="32"/>
                <w:szCs w:val="32"/>
              </w:rPr>
              <w:t>0.00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  <w:tc>
          <w:tcPr>
            <w:tcW w:w="2214" w:type="dxa"/>
          </w:tcPr>
          <w:p w14:paraId="4584F971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E33408">
              <w:rPr>
                <w:rFonts w:ascii="TH Sarabun New" w:hAnsi="TH Sarabun New" w:cs="TH Sarabun New"/>
                <w:noProof/>
                <w:sz w:val="32"/>
                <w:szCs w:val="32"/>
              </w:rPr>
              <w:t>7.18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</w:tr>
    </w:tbl>
    <w:p w14:paraId="66410447" w14:textId="1355977C" w:rsidR="00E81B54" w:rsidRPr="00E33408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  <w:r w:rsidRPr="00E33408">
        <w:rPr>
          <w:rFonts w:ascii="TH Sarabun New" w:hAnsi="TH Sarabun New" w:cs="TH Sarabun New"/>
          <w:sz w:val="32"/>
          <w:szCs w:val="32"/>
        </w:rPr>
        <w:t xml:space="preserve">Feed Rate </w:t>
      </w:r>
      <w:r w:rsidR="0012120C" w:rsidRPr="00E33408">
        <w:rPr>
          <w:rFonts w:ascii="TH Sarabun New" w:hAnsi="TH Sarabun New" w:cs="TH Sarabun New"/>
          <w:sz w:val="32"/>
          <w:szCs w:val="32"/>
        </w:rPr>
        <w:t>150</w:t>
      </w:r>
      <w:r w:rsidR="00B56F84" w:rsidRPr="00E33408">
        <w:rPr>
          <w:rFonts w:ascii="TH Sarabun New" w:hAnsi="TH Sarabun New" w:cs="TH Sarabun New"/>
          <w:sz w:val="32"/>
          <w:szCs w:val="32"/>
        </w:rPr>
        <w:t xml:space="preserve"> mm/sec</w:t>
      </w:r>
    </w:p>
    <w:p w14:paraId="2D6F3D05" w14:textId="77777777" w:rsidR="00E81B54" w:rsidRPr="00E33408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  <w:cs/>
        </w:rPr>
      </w:pPr>
    </w:p>
    <w:p w14:paraId="674E06E9" w14:textId="77777777" w:rsidR="00E81B54" w:rsidRPr="00E33408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  <w:cs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61"/>
        <w:gridCol w:w="2474"/>
        <w:gridCol w:w="1967"/>
        <w:gridCol w:w="2214"/>
      </w:tblGrid>
      <w:tr w:rsidR="00E81B54" w:rsidRPr="00E33408" w14:paraId="6D85D968" w14:textId="77777777" w:rsidTr="00CD0420">
        <w:tc>
          <w:tcPr>
            <w:tcW w:w="2361" w:type="dxa"/>
          </w:tcPr>
          <w:p w14:paraId="376C00CC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  <w:cs/>
              </w:rPr>
              <w:lastRenderedPageBreak/>
              <w:t>จำนวนครั้ง</w:t>
            </w:r>
          </w:p>
        </w:tc>
        <w:tc>
          <w:tcPr>
            <w:tcW w:w="2474" w:type="dxa"/>
          </w:tcPr>
          <w:p w14:paraId="45675804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ได้ปริมาณ 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1967" w:type="dxa"/>
          </w:tcPr>
          <w:p w14:paraId="28A87D5A" w14:textId="77777777" w:rsidR="00E81B54" w:rsidRPr="00E33408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ผิดผลาด 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2214" w:type="dxa"/>
          </w:tcPr>
          <w:p w14:paraId="62DDAEC0" w14:textId="77777777" w:rsidR="00E81B54" w:rsidRPr="00E33408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color w:val="212121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ใช้เวลา 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t>(</w:t>
            </w:r>
            <w:r w:rsidRPr="00E33408">
              <w:rPr>
                <w:rFonts w:ascii="TH Sarabun New" w:hAnsi="TH Sarabun New" w:cs="TH Sarabun New"/>
                <w:color w:val="212121"/>
                <w:sz w:val="32"/>
                <w:szCs w:val="32"/>
                <w:lang w:val="en"/>
              </w:rPr>
              <w:t xml:space="preserve"> second</w:t>
            </w:r>
            <w:r w:rsidRPr="00E33408">
              <w:rPr>
                <w:rFonts w:ascii="TH Sarabun New" w:hAnsi="TH Sarabun New" w:cs="TH Sarabun New"/>
                <w:color w:val="212121"/>
                <w:sz w:val="32"/>
                <w:szCs w:val="32"/>
              </w:rPr>
              <w:t xml:space="preserve"> )</w:t>
            </w:r>
          </w:p>
        </w:tc>
      </w:tr>
      <w:tr w:rsidR="00E81B54" w:rsidRPr="00E33408" w14:paraId="7E6B3A3A" w14:textId="77777777" w:rsidTr="00CD0420">
        <w:tc>
          <w:tcPr>
            <w:tcW w:w="2361" w:type="dxa"/>
          </w:tcPr>
          <w:p w14:paraId="42F26CEF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</w:t>
            </w:r>
          </w:p>
        </w:tc>
        <w:tc>
          <w:tcPr>
            <w:tcW w:w="2474" w:type="dxa"/>
          </w:tcPr>
          <w:p w14:paraId="6949D3EE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505439C3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4A38C1AF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7.19</w:t>
            </w:r>
          </w:p>
        </w:tc>
      </w:tr>
      <w:tr w:rsidR="00E81B54" w:rsidRPr="00E33408" w14:paraId="6E1895F9" w14:textId="77777777" w:rsidTr="00CD0420">
        <w:tc>
          <w:tcPr>
            <w:tcW w:w="2361" w:type="dxa"/>
          </w:tcPr>
          <w:p w14:paraId="72A5B33C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2</w:t>
            </w:r>
          </w:p>
        </w:tc>
        <w:tc>
          <w:tcPr>
            <w:tcW w:w="2474" w:type="dxa"/>
          </w:tcPr>
          <w:p w14:paraId="59DA01DA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1B85E82E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7B28FA55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7.21</w:t>
            </w:r>
          </w:p>
        </w:tc>
      </w:tr>
      <w:tr w:rsidR="00E81B54" w:rsidRPr="00E33408" w14:paraId="771F0A68" w14:textId="77777777" w:rsidTr="00CD0420">
        <w:tc>
          <w:tcPr>
            <w:tcW w:w="2361" w:type="dxa"/>
          </w:tcPr>
          <w:p w14:paraId="403E5E7A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3</w:t>
            </w:r>
          </w:p>
        </w:tc>
        <w:tc>
          <w:tcPr>
            <w:tcW w:w="2474" w:type="dxa"/>
          </w:tcPr>
          <w:p w14:paraId="33BB5340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34758B6D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1C72B1E3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7.23</w:t>
            </w:r>
          </w:p>
        </w:tc>
      </w:tr>
      <w:tr w:rsidR="00E81B54" w:rsidRPr="00E33408" w14:paraId="103E5262" w14:textId="77777777" w:rsidTr="00CD0420">
        <w:tc>
          <w:tcPr>
            <w:tcW w:w="2361" w:type="dxa"/>
          </w:tcPr>
          <w:p w14:paraId="7CDF39C7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4</w:t>
            </w:r>
          </w:p>
        </w:tc>
        <w:tc>
          <w:tcPr>
            <w:tcW w:w="2474" w:type="dxa"/>
          </w:tcPr>
          <w:p w14:paraId="1AB88D31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350D5B0E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5C6B0226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7.17</w:t>
            </w:r>
          </w:p>
        </w:tc>
      </w:tr>
      <w:tr w:rsidR="00E81B54" w:rsidRPr="00E33408" w14:paraId="713BC898" w14:textId="77777777" w:rsidTr="00CD0420">
        <w:trPr>
          <w:trHeight w:val="441"/>
        </w:trPr>
        <w:tc>
          <w:tcPr>
            <w:tcW w:w="2361" w:type="dxa"/>
          </w:tcPr>
          <w:p w14:paraId="41EB46A1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5</w:t>
            </w:r>
          </w:p>
        </w:tc>
        <w:tc>
          <w:tcPr>
            <w:tcW w:w="2474" w:type="dxa"/>
          </w:tcPr>
          <w:p w14:paraId="7A015DD6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2179C24C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571F9248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7.14</w:t>
            </w:r>
          </w:p>
        </w:tc>
      </w:tr>
      <w:tr w:rsidR="00E81B54" w:rsidRPr="00E33408" w14:paraId="70D06611" w14:textId="77777777" w:rsidTr="00CD0420">
        <w:trPr>
          <w:trHeight w:val="441"/>
        </w:trPr>
        <w:tc>
          <w:tcPr>
            <w:tcW w:w="2361" w:type="dxa"/>
          </w:tcPr>
          <w:p w14:paraId="1D8B5366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  <w:cs/>
              </w:rPr>
              <w:t>เฉลี่ย</w:t>
            </w:r>
          </w:p>
        </w:tc>
        <w:tc>
          <w:tcPr>
            <w:tcW w:w="2474" w:type="dxa"/>
          </w:tcPr>
          <w:p w14:paraId="050B445A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</w:instrTex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E33408">
              <w:rPr>
                <w:rFonts w:ascii="TH Sarabun New" w:hAnsi="TH Sarabun New" w:cs="TH Sarabun New"/>
                <w:noProof/>
                <w:sz w:val="32"/>
                <w:szCs w:val="32"/>
              </w:rPr>
              <w:t>10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  <w:tc>
          <w:tcPr>
            <w:tcW w:w="1967" w:type="dxa"/>
          </w:tcPr>
          <w:p w14:paraId="1C49F170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E33408">
              <w:rPr>
                <w:rFonts w:ascii="TH Sarabun New" w:hAnsi="TH Sarabun New" w:cs="TH Sarabun New"/>
                <w:noProof/>
                <w:sz w:val="32"/>
                <w:szCs w:val="32"/>
              </w:rPr>
              <w:t>0.00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  <w:tc>
          <w:tcPr>
            <w:tcW w:w="2214" w:type="dxa"/>
          </w:tcPr>
          <w:p w14:paraId="5BC006C4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E33408">
              <w:rPr>
                <w:rFonts w:ascii="TH Sarabun New" w:hAnsi="TH Sarabun New" w:cs="TH Sarabun New"/>
                <w:noProof/>
                <w:sz w:val="32"/>
                <w:szCs w:val="32"/>
              </w:rPr>
              <w:t>7.19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</w:tr>
    </w:tbl>
    <w:p w14:paraId="05E8845A" w14:textId="433733EB" w:rsidR="00E81B54" w:rsidRPr="00E33408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  <w:r w:rsidRPr="00E33408">
        <w:rPr>
          <w:rFonts w:ascii="TH Sarabun New" w:hAnsi="TH Sarabun New" w:cs="TH Sarabun New"/>
          <w:sz w:val="32"/>
          <w:szCs w:val="32"/>
        </w:rPr>
        <w:t xml:space="preserve">Feed Rate </w:t>
      </w:r>
      <w:r w:rsidR="0012120C" w:rsidRPr="00E33408">
        <w:rPr>
          <w:rFonts w:ascii="TH Sarabun New" w:hAnsi="TH Sarabun New" w:cs="TH Sarabun New"/>
          <w:sz w:val="32"/>
          <w:szCs w:val="32"/>
        </w:rPr>
        <w:t>1</w:t>
      </w:r>
      <w:r w:rsidR="009E69C8" w:rsidRPr="00E33408">
        <w:rPr>
          <w:rFonts w:ascii="TH Sarabun New" w:hAnsi="TH Sarabun New" w:cs="TH Sarabun New"/>
          <w:sz w:val="32"/>
          <w:szCs w:val="32"/>
        </w:rPr>
        <w:t>1</w:t>
      </w:r>
      <w:r w:rsidR="0012120C" w:rsidRPr="00E33408">
        <w:rPr>
          <w:rFonts w:ascii="TH Sarabun New" w:hAnsi="TH Sarabun New" w:cs="TH Sarabun New"/>
          <w:sz w:val="32"/>
          <w:szCs w:val="32"/>
        </w:rPr>
        <w:t>0</w:t>
      </w:r>
      <w:r w:rsidR="00B56F84" w:rsidRPr="00E33408">
        <w:rPr>
          <w:rFonts w:ascii="TH Sarabun New" w:hAnsi="TH Sarabun New" w:cs="TH Sarabun New"/>
          <w:sz w:val="32"/>
          <w:szCs w:val="32"/>
        </w:rPr>
        <w:t xml:space="preserve"> mm/sec</w:t>
      </w:r>
    </w:p>
    <w:p w14:paraId="433AD80E" w14:textId="77777777" w:rsidR="00E81B54" w:rsidRPr="00E33408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61"/>
        <w:gridCol w:w="2474"/>
        <w:gridCol w:w="1967"/>
        <w:gridCol w:w="2214"/>
      </w:tblGrid>
      <w:tr w:rsidR="00E81B54" w:rsidRPr="00E33408" w14:paraId="17301DAF" w14:textId="77777777" w:rsidTr="00CD0420">
        <w:tc>
          <w:tcPr>
            <w:tcW w:w="2361" w:type="dxa"/>
          </w:tcPr>
          <w:p w14:paraId="442A3302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  <w:cs/>
              </w:rPr>
              <w:t>จำนวนครั้ง</w:t>
            </w:r>
          </w:p>
        </w:tc>
        <w:tc>
          <w:tcPr>
            <w:tcW w:w="2474" w:type="dxa"/>
          </w:tcPr>
          <w:p w14:paraId="21F3A40D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ได้ปริมาณ 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1967" w:type="dxa"/>
          </w:tcPr>
          <w:p w14:paraId="1AE955C6" w14:textId="77777777" w:rsidR="00E81B54" w:rsidRPr="00E33408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ผิดผลาด 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2214" w:type="dxa"/>
          </w:tcPr>
          <w:p w14:paraId="048C589C" w14:textId="77777777" w:rsidR="00E81B54" w:rsidRPr="00E33408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color w:val="212121"/>
                <w:sz w:val="32"/>
                <w:szCs w:val="32"/>
                <w:cs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ใช้เวลา 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t>(</w:t>
            </w:r>
            <w:r w:rsidRPr="00E33408">
              <w:rPr>
                <w:rFonts w:ascii="TH Sarabun New" w:hAnsi="TH Sarabun New" w:cs="TH Sarabun New"/>
                <w:color w:val="212121"/>
                <w:sz w:val="32"/>
                <w:szCs w:val="32"/>
                <w:lang w:val="en"/>
              </w:rPr>
              <w:t xml:space="preserve"> second</w:t>
            </w:r>
            <w:r w:rsidRPr="00E33408">
              <w:rPr>
                <w:rFonts w:ascii="TH Sarabun New" w:hAnsi="TH Sarabun New" w:cs="TH Sarabun New"/>
                <w:color w:val="212121"/>
                <w:sz w:val="32"/>
                <w:szCs w:val="32"/>
              </w:rPr>
              <w:t xml:space="preserve"> )</w:t>
            </w:r>
          </w:p>
        </w:tc>
      </w:tr>
      <w:tr w:rsidR="00E81B54" w:rsidRPr="00E33408" w14:paraId="3310444B" w14:textId="77777777" w:rsidTr="00CD0420">
        <w:tc>
          <w:tcPr>
            <w:tcW w:w="2361" w:type="dxa"/>
          </w:tcPr>
          <w:p w14:paraId="2BEF8137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</w:t>
            </w:r>
          </w:p>
        </w:tc>
        <w:tc>
          <w:tcPr>
            <w:tcW w:w="2474" w:type="dxa"/>
          </w:tcPr>
          <w:p w14:paraId="1E3CEF21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22AE77CB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1A366012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7.23</w:t>
            </w:r>
          </w:p>
        </w:tc>
      </w:tr>
      <w:tr w:rsidR="00E81B54" w:rsidRPr="00E33408" w14:paraId="305FB3DC" w14:textId="77777777" w:rsidTr="00CD0420">
        <w:tc>
          <w:tcPr>
            <w:tcW w:w="2361" w:type="dxa"/>
          </w:tcPr>
          <w:p w14:paraId="1218BC1A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2</w:t>
            </w:r>
          </w:p>
        </w:tc>
        <w:tc>
          <w:tcPr>
            <w:tcW w:w="2474" w:type="dxa"/>
          </w:tcPr>
          <w:p w14:paraId="59F4F687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25A28504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66D5BA79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7.25</w:t>
            </w:r>
          </w:p>
        </w:tc>
      </w:tr>
      <w:tr w:rsidR="00E81B54" w:rsidRPr="00E33408" w14:paraId="2988CF56" w14:textId="77777777" w:rsidTr="00CD0420">
        <w:tc>
          <w:tcPr>
            <w:tcW w:w="2361" w:type="dxa"/>
          </w:tcPr>
          <w:p w14:paraId="6283DB15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3</w:t>
            </w:r>
          </w:p>
        </w:tc>
        <w:tc>
          <w:tcPr>
            <w:tcW w:w="2474" w:type="dxa"/>
          </w:tcPr>
          <w:p w14:paraId="77789E80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69658796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770F85B1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7.30</w:t>
            </w:r>
          </w:p>
        </w:tc>
      </w:tr>
      <w:tr w:rsidR="00E81B54" w:rsidRPr="00E33408" w14:paraId="456B3194" w14:textId="77777777" w:rsidTr="00CD0420">
        <w:tc>
          <w:tcPr>
            <w:tcW w:w="2361" w:type="dxa"/>
          </w:tcPr>
          <w:p w14:paraId="0086EFC9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4</w:t>
            </w:r>
          </w:p>
        </w:tc>
        <w:tc>
          <w:tcPr>
            <w:tcW w:w="2474" w:type="dxa"/>
          </w:tcPr>
          <w:p w14:paraId="53A9A7D1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2E97E6CD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147E1EAB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7.32</w:t>
            </w:r>
          </w:p>
        </w:tc>
      </w:tr>
      <w:tr w:rsidR="00E81B54" w:rsidRPr="00E33408" w14:paraId="1C2CACAA" w14:textId="77777777" w:rsidTr="00CD0420">
        <w:trPr>
          <w:trHeight w:val="441"/>
        </w:trPr>
        <w:tc>
          <w:tcPr>
            <w:tcW w:w="2361" w:type="dxa"/>
          </w:tcPr>
          <w:p w14:paraId="3C59E218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5</w:t>
            </w:r>
          </w:p>
        </w:tc>
        <w:tc>
          <w:tcPr>
            <w:tcW w:w="2474" w:type="dxa"/>
          </w:tcPr>
          <w:p w14:paraId="5F4378B3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3A7A5DE5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0370DF21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7.29</w:t>
            </w:r>
          </w:p>
        </w:tc>
      </w:tr>
      <w:tr w:rsidR="00E81B54" w:rsidRPr="00E33408" w14:paraId="3AF25BD3" w14:textId="77777777" w:rsidTr="00CD0420">
        <w:trPr>
          <w:trHeight w:val="441"/>
        </w:trPr>
        <w:tc>
          <w:tcPr>
            <w:tcW w:w="2361" w:type="dxa"/>
          </w:tcPr>
          <w:p w14:paraId="78E8A7A8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  <w:cs/>
              </w:rPr>
              <w:t>เฉลี่ย</w:t>
            </w:r>
          </w:p>
        </w:tc>
        <w:tc>
          <w:tcPr>
            <w:tcW w:w="2474" w:type="dxa"/>
          </w:tcPr>
          <w:p w14:paraId="1074D730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6D70095A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E33408">
              <w:rPr>
                <w:rFonts w:ascii="TH Sarabun New" w:hAnsi="TH Sarabun New" w:cs="TH Sarabun New"/>
                <w:noProof/>
                <w:sz w:val="32"/>
                <w:szCs w:val="32"/>
              </w:rPr>
              <w:t>0.00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  <w:tc>
          <w:tcPr>
            <w:tcW w:w="2214" w:type="dxa"/>
          </w:tcPr>
          <w:p w14:paraId="7E23B562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E33408">
              <w:rPr>
                <w:rFonts w:ascii="TH Sarabun New" w:hAnsi="TH Sarabun New" w:cs="TH Sarabun New"/>
                <w:noProof/>
                <w:sz w:val="32"/>
                <w:szCs w:val="32"/>
              </w:rPr>
              <w:t>7.28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</w:tr>
    </w:tbl>
    <w:p w14:paraId="7EB984CA" w14:textId="76F2A038" w:rsidR="00E81B54" w:rsidRPr="00E33408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  <w:r w:rsidRPr="00E33408">
        <w:rPr>
          <w:rFonts w:ascii="TH Sarabun New" w:hAnsi="TH Sarabun New" w:cs="TH Sarabun New"/>
          <w:sz w:val="32"/>
          <w:szCs w:val="32"/>
        </w:rPr>
        <w:t xml:space="preserve">Feed Rate </w:t>
      </w:r>
      <w:r w:rsidR="0012120C" w:rsidRPr="00E33408">
        <w:rPr>
          <w:rFonts w:ascii="TH Sarabun New" w:hAnsi="TH Sarabun New" w:cs="TH Sarabun New"/>
          <w:sz w:val="32"/>
          <w:szCs w:val="32"/>
        </w:rPr>
        <w:t>100</w:t>
      </w:r>
      <w:r w:rsidR="00B56F84" w:rsidRPr="00E33408">
        <w:rPr>
          <w:rFonts w:ascii="TH Sarabun New" w:hAnsi="TH Sarabun New" w:cs="TH Sarabun New"/>
          <w:sz w:val="32"/>
          <w:szCs w:val="32"/>
        </w:rPr>
        <w:t xml:space="preserve"> mm/sec</w:t>
      </w:r>
    </w:p>
    <w:p w14:paraId="0CCDD9E6" w14:textId="77777777" w:rsidR="00E81B54" w:rsidRPr="00E33408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61"/>
        <w:gridCol w:w="2474"/>
        <w:gridCol w:w="1967"/>
        <w:gridCol w:w="2214"/>
      </w:tblGrid>
      <w:tr w:rsidR="00E81B54" w:rsidRPr="00E33408" w14:paraId="5C7A246D" w14:textId="77777777" w:rsidTr="00CD0420">
        <w:tc>
          <w:tcPr>
            <w:tcW w:w="2361" w:type="dxa"/>
          </w:tcPr>
          <w:p w14:paraId="2E28431A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br w:type="page"/>
            </w:r>
            <w:r w:rsidRPr="00E33408">
              <w:rPr>
                <w:rFonts w:ascii="TH Sarabun New" w:hAnsi="TH Sarabun New" w:cs="TH Sarabun New"/>
                <w:sz w:val="32"/>
                <w:szCs w:val="32"/>
                <w:cs/>
              </w:rPr>
              <w:t>จำนวนครั้ง</w:t>
            </w:r>
          </w:p>
        </w:tc>
        <w:tc>
          <w:tcPr>
            <w:tcW w:w="2474" w:type="dxa"/>
          </w:tcPr>
          <w:p w14:paraId="59A310E3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ได้ปริมาณ 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1967" w:type="dxa"/>
          </w:tcPr>
          <w:p w14:paraId="5FCBC980" w14:textId="77777777" w:rsidR="00E81B54" w:rsidRPr="00E33408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ผิดผลาด 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2214" w:type="dxa"/>
          </w:tcPr>
          <w:p w14:paraId="27FE2910" w14:textId="77777777" w:rsidR="00E81B54" w:rsidRPr="00E33408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color w:val="212121"/>
                <w:sz w:val="32"/>
                <w:szCs w:val="32"/>
                <w:cs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ใช้เวลา 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t>(</w:t>
            </w:r>
            <w:r w:rsidRPr="00E33408">
              <w:rPr>
                <w:rFonts w:ascii="TH Sarabun New" w:hAnsi="TH Sarabun New" w:cs="TH Sarabun New"/>
                <w:color w:val="212121"/>
                <w:sz w:val="32"/>
                <w:szCs w:val="32"/>
                <w:lang w:val="en"/>
              </w:rPr>
              <w:t xml:space="preserve"> second</w:t>
            </w:r>
            <w:r w:rsidRPr="00E33408">
              <w:rPr>
                <w:rFonts w:ascii="TH Sarabun New" w:hAnsi="TH Sarabun New" w:cs="TH Sarabun New"/>
                <w:color w:val="212121"/>
                <w:sz w:val="32"/>
                <w:szCs w:val="32"/>
              </w:rPr>
              <w:t xml:space="preserve"> )</w:t>
            </w:r>
          </w:p>
        </w:tc>
      </w:tr>
      <w:tr w:rsidR="00E81B54" w:rsidRPr="00E33408" w14:paraId="24AC9EC3" w14:textId="77777777" w:rsidTr="00CD0420">
        <w:tc>
          <w:tcPr>
            <w:tcW w:w="2361" w:type="dxa"/>
          </w:tcPr>
          <w:p w14:paraId="54D44CBA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</w:t>
            </w:r>
          </w:p>
        </w:tc>
        <w:tc>
          <w:tcPr>
            <w:tcW w:w="2474" w:type="dxa"/>
          </w:tcPr>
          <w:p w14:paraId="6F906152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10F27A42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4148E601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7.30</w:t>
            </w:r>
          </w:p>
        </w:tc>
      </w:tr>
      <w:tr w:rsidR="00E81B54" w:rsidRPr="00E33408" w14:paraId="65298D77" w14:textId="77777777" w:rsidTr="00CD0420">
        <w:tc>
          <w:tcPr>
            <w:tcW w:w="2361" w:type="dxa"/>
          </w:tcPr>
          <w:p w14:paraId="0D5375FC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2</w:t>
            </w:r>
          </w:p>
        </w:tc>
        <w:tc>
          <w:tcPr>
            <w:tcW w:w="2474" w:type="dxa"/>
          </w:tcPr>
          <w:p w14:paraId="55E2018A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5A61DF6D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77C53FB2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7.45</w:t>
            </w:r>
          </w:p>
        </w:tc>
      </w:tr>
      <w:tr w:rsidR="00E81B54" w:rsidRPr="00E33408" w14:paraId="2B39A7E4" w14:textId="77777777" w:rsidTr="00CD0420">
        <w:tc>
          <w:tcPr>
            <w:tcW w:w="2361" w:type="dxa"/>
          </w:tcPr>
          <w:p w14:paraId="06250D8A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3</w:t>
            </w:r>
          </w:p>
        </w:tc>
        <w:tc>
          <w:tcPr>
            <w:tcW w:w="2474" w:type="dxa"/>
          </w:tcPr>
          <w:p w14:paraId="56850B8C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4918DE57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5A167955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7.33</w:t>
            </w:r>
          </w:p>
        </w:tc>
      </w:tr>
      <w:tr w:rsidR="00E81B54" w:rsidRPr="00E33408" w14:paraId="297FB32C" w14:textId="77777777" w:rsidTr="00CD0420">
        <w:tc>
          <w:tcPr>
            <w:tcW w:w="2361" w:type="dxa"/>
          </w:tcPr>
          <w:p w14:paraId="5DEAB2E3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4</w:t>
            </w:r>
          </w:p>
        </w:tc>
        <w:tc>
          <w:tcPr>
            <w:tcW w:w="2474" w:type="dxa"/>
          </w:tcPr>
          <w:p w14:paraId="0FDD9F3C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4432826F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60C2BAA8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7.39</w:t>
            </w:r>
          </w:p>
        </w:tc>
      </w:tr>
      <w:tr w:rsidR="00E81B54" w:rsidRPr="00E33408" w14:paraId="4787FB9D" w14:textId="77777777" w:rsidTr="00CD0420">
        <w:trPr>
          <w:trHeight w:val="441"/>
        </w:trPr>
        <w:tc>
          <w:tcPr>
            <w:tcW w:w="2361" w:type="dxa"/>
          </w:tcPr>
          <w:p w14:paraId="2309674B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5</w:t>
            </w:r>
          </w:p>
        </w:tc>
        <w:tc>
          <w:tcPr>
            <w:tcW w:w="2474" w:type="dxa"/>
          </w:tcPr>
          <w:p w14:paraId="3ACC6696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4E886720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61E92046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7.42</w:t>
            </w:r>
          </w:p>
        </w:tc>
      </w:tr>
      <w:tr w:rsidR="00E81B54" w:rsidRPr="00E33408" w14:paraId="6CE3B474" w14:textId="77777777" w:rsidTr="00CD0420">
        <w:trPr>
          <w:trHeight w:val="441"/>
        </w:trPr>
        <w:tc>
          <w:tcPr>
            <w:tcW w:w="2361" w:type="dxa"/>
          </w:tcPr>
          <w:p w14:paraId="46CC9C3D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  <w:cs/>
              </w:rPr>
              <w:t>เฉลี่ย</w:t>
            </w:r>
          </w:p>
        </w:tc>
        <w:tc>
          <w:tcPr>
            <w:tcW w:w="2474" w:type="dxa"/>
          </w:tcPr>
          <w:p w14:paraId="3292A0B6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3E2C23B5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E33408">
              <w:rPr>
                <w:rFonts w:ascii="TH Sarabun New" w:hAnsi="TH Sarabun New" w:cs="TH Sarabun New"/>
                <w:noProof/>
                <w:sz w:val="32"/>
                <w:szCs w:val="32"/>
              </w:rPr>
              <w:t>0.00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  <w:tc>
          <w:tcPr>
            <w:tcW w:w="2214" w:type="dxa"/>
          </w:tcPr>
          <w:p w14:paraId="3E62BC6F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E33408">
              <w:rPr>
                <w:rFonts w:ascii="TH Sarabun New" w:hAnsi="TH Sarabun New" w:cs="TH Sarabun New"/>
                <w:noProof/>
                <w:sz w:val="32"/>
                <w:szCs w:val="32"/>
              </w:rPr>
              <w:t>7.38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</w:tr>
    </w:tbl>
    <w:p w14:paraId="768EC6F0" w14:textId="6F4CFDA0" w:rsidR="00E81B54" w:rsidRPr="00E33408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  <w:r w:rsidRPr="00E33408">
        <w:rPr>
          <w:rFonts w:ascii="TH Sarabun New" w:hAnsi="TH Sarabun New" w:cs="TH Sarabun New"/>
          <w:sz w:val="32"/>
          <w:szCs w:val="32"/>
        </w:rPr>
        <w:t xml:space="preserve">Feed Rate </w:t>
      </w:r>
      <w:r w:rsidR="0012120C" w:rsidRPr="00E33408">
        <w:rPr>
          <w:rFonts w:ascii="TH Sarabun New" w:hAnsi="TH Sarabun New" w:cs="TH Sarabun New"/>
          <w:sz w:val="32"/>
          <w:szCs w:val="32"/>
        </w:rPr>
        <w:t>90</w:t>
      </w:r>
      <w:r w:rsidR="00B56F84" w:rsidRPr="00E33408">
        <w:rPr>
          <w:rFonts w:ascii="TH Sarabun New" w:hAnsi="TH Sarabun New" w:cs="TH Sarabun New"/>
          <w:sz w:val="32"/>
          <w:szCs w:val="32"/>
        </w:rPr>
        <w:t xml:space="preserve"> mm/sec</w:t>
      </w:r>
    </w:p>
    <w:p w14:paraId="6A66D911" w14:textId="77777777" w:rsidR="00E81B54" w:rsidRPr="00E33408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</w:p>
    <w:p w14:paraId="5E72EEAE" w14:textId="77777777" w:rsidR="00E81B54" w:rsidRPr="00E33408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61"/>
        <w:gridCol w:w="2474"/>
        <w:gridCol w:w="1967"/>
        <w:gridCol w:w="2214"/>
      </w:tblGrid>
      <w:tr w:rsidR="00E81B54" w:rsidRPr="00E33408" w14:paraId="70DDD621" w14:textId="77777777" w:rsidTr="00CD0420">
        <w:tc>
          <w:tcPr>
            <w:tcW w:w="2361" w:type="dxa"/>
          </w:tcPr>
          <w:p w14:paraId="7A3B6F09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lastRenderedPageBreak/>
              <w:br w:type="page"/>
            </w:r>
            <w:r w:rsidRPr="00E33408">
              <w:rPr>
                <w:rFonts w:ascii="TH Sarabun New" w:hAnsi="TH Sarabun New" w:cs="TH Sarabun New"/>
                <w:sz w:val="32"/>
                <w:szCs w:val="32"/>
                <w:cs/>
              </w:rPr>
              <w:t>จำนวนครั้ง</w:t>
            </w:r>
          </w:p>
        </w:tc>
        <w:tc>
          <w:tcPr>
            <w:tcW w:w="2474" w:type="dxa"/>
          </w:tcPr>
          <w:p w14:paraId="551FA6B4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ได้ปริมาณ 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1967" w:type="dxa"/>
          </w:tcPr>
          <w:p w14:paraId="3A4B19BD" w14:textId="77777777" w:rsidR="00E81B54" w:rsidRPr="00E33408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ผิดผลาด 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2214" w:type="dxa"/>
          </w:tcPr>
          <w:p w14:paraId="6E273309" w14:textId="77777777" w:rsidR="00E81B54" w:rsidRPr="00E33408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color w:val="212121"/>
                <w:sz w:val="32"/>
                <w:szCs w:val="32"/>
                <w:cs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ใช้เวลา 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t>(</w:t>
            </w:r>
            <w:r w:rsidRPr="00E33408">
              <w:rPr>
                <w:rFonts w:ascii="TH Sarabun New" w:hAnsi="TH Sarabun New" w:cs="TH Sarabun New"/>
                <w:color w:val="212121"/>
                <w:sz w:val="32"/>
                <w:szCs w:val="32"/>
                <w:lang w:val="en"/>
              </w:rPr>
              <w:t xml:space="preserve"> second</w:t>
            </w:r>
            <w:r w:rsidRPr="00E33408">
              <w:rPr>
                <w:rFonts w:ascii="TH Sarabun New" w:hAnsi="TH Sarabun New" w:cs="TH Sarabun New"/>
                <w:color w:val="212121"/>
                <w:sz w:val="32"/>
                <w:szCs w:val="32"/>
              </w:rPr>
              <w:t xml:space="preserve"> )</w:t>
            </w:r>
          </w:p>
        </w:tc>
      </w:tr>
      <w:tr w:rsidR="00E81B54" w:rsidRPr="00E33408" w14:paraId="19A8B783" w14:textId="77777777" w:rsidTr="00CD0420">
        <w:tc>
          <w:tcPr>
            <w:tcW w:w="2361" w:type="dxa"/>
          </w:tcPr>
          <w:p w14:paraId="096CA58E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</w:t>
            </w:r>
          </w:p>
        </w:tc>
        <w:tc>
          <w:tcPr>
            <w:tcW w:w="2474" w:type="dxa"/>
          </w:tcPr>
          <w:p w14:paraId="2817EBEA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38C233BE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0D47E1A9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7.8</w:t>
            </w:r>
          </w:p>
        </w:tc>
      </w:tr>
      <w:tr w:rsidR="00E81B54" w:rsidRPr="00E33408" w14:paraId="251CCED7" w14:textId="77777777" w:rsidTr="00CD0420">
        <w:tc>
          <w:tcPr>
            <w:tcW w:w="2361" w:type="dxa"/>
          </w:tcPr>
          <w:p w14:paraId="7894C905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2</w:t>
            </w:r>
          </w:p>
        </w:tc>
        <w:tc>
          <w:tcPr>
            <w:tcW w:w="2474" w:type="dxa"/>
          </w:tcPr>
          <w:p w14:paraId="7EF0BA00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741C957F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07A020F3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7.79</w:t>
            </w:r>
          </w:p>
        </w:tc>
      </w:tr>
      <w:tr w:rsidR="00E81B54" w:rsidRPr="00E33408" w14:paraId="4992F359" w14:textId="77777777" w:rsidTr="00CD0420">
        <w:tc>
          <w:tcPr>
            <w:tcW w:w="2361" w:type="dxa"/>
          </w:tcPr>
          <w:p w14:paraId="5D37C94C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3</w:t>
            </w:r>
          </w:p>
        </w:tc>
        <w:tc>
          <w:tcPr>
            <w:tcW w:w="2474" w:type="dxa"/>
          </w:tcPr>
          <w:p w14:paraId="4032557B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66062699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1503B066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7.79</w:t>
            </w:r>
          </w:p>
        </w:tc>
      </w:tr>
      <w:tr w:rsidR="00E81B54" w:rsidRPr="00E33408" w14:paraId="68DE9765" w14:textId="77777777" w:rsidTr="00CD0420">
        <w:tc>
          <w:tcPr>
            <w:tcW w:w="2361" w:type="dxa"/>
          </w:tcPr>
          <w:p w14:paraId="258E8350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4</w:t>
            </w:r>
          </w:p>
        </w:tc>
        <w:tc>
          <w:tcPr>
            <w:tcW w:w="2474" w:type="dxa"/>
          </w:tcPr>
          <w:p w14:paraId="67504FB4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0F0E9CB6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3E9EB04F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7.83</w:t>
            </w:r>
          </w:p>
        </w:tc>
      </w:tr>
      <w:tr w:rsidR="00E81B54" w:rsidRPr="00E33408" w14:paraId="1871C9EC" w14:textId="77777777" w:rsidTr="00CD0420">
        <w:trPr>
          <w:trHeight w:val="441"/>
        </w:trPr>
        <w:tc>
          <w:tcPr>
            <w:tcW w:w="2361" w:type="dxa"/>
          </w:tcPr>
          <w:p w14:paraId="3E62EF95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5</w:t>
            </w:r>
          </w:p>
        </w:tc>
        <w:tc>
          <w:tcPr>
            <w:tcW w:w="2474" w:type="dxa"/>
          </w:tcPr>
          <w:p w14:paraId="748E0490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0751F590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6E46427E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7.79</w:t>
            </w:r>
          </w:p>
        </w:tc>
      </w:tr>
      <w:tr w:rsidR="00E81B54" w:rsidRPr="00E33408" w14:paraId="7F38E5BB" w14:textId="77777777" w:rsidTr="00CD0420">
        <w:trPr>
          <w:trHeight w:val="441"/>
        </w:trPr>
        <w:tc>
          <w:tcPr>
            <w:tcW w:w="2361" w:type="dxa"/>
          </w:tcPr>
          <w:p w14:paraId="605C16CF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  <w:cs/>
              </w:rPr>
              <w:t>เฉลี่ย</w:t>
            </w:r>
          </w:p>
        </w:tc>
        <w:tc>
          <w:tcPr>
            <w:tcW w:w="2474" w:type="dxa"/>
          </w:tcPr>
          <w:p w14:paraId="47E3E641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0D052A67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E33408">
              <w:rPr>
                <w:rFonts w:ascii="TH Sarabun New" w:hAnsi="TH Sarabun New" w:cs="TH Sarabun New"/>
                <w:noProof/>
                <w:sz w:val="32"/>
                <w:szCs w:val="32"/>
              </w:rPr>
              <w:t>0.00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  <w:tc>
          <w:tcPr>
            <w:tcW w:w="2214" w:type="dxa"/>
          </w:tcPr>
          <w:p w14:paraId="1A385C48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E33408">
              <w:rPr>
                <w:rFonts w:ascii="TH Sarabun New" w:hAnsi="TH Sarabun New" w:cs="TH Sarabun New"/>
                <w:noProof/>
                <w:sz w:val="32"/>
                <w:szCs w:val="32"/>
              </w:rPr>
              <w:t>7.80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</w:tr>
    </w:tbl>
    <w:p w14:paraId="519114E7" w14:textId="0D55FBAA" w:rsidR="00E81B54" w:rsidRPr="00E33408" w:rsidRDefault="00E81B54" w:rsidP="00905143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  <w:r w:rsidRPr="00E33408">
        <w:rPr>
          <w:rFonts w:ascii="TH Sarabun New" w:hAnsi="TH Sarabun New" w:cs="TH Sarabun New"/>
          <w:sz w:val="32"/>
          <w:szCs w:val="32"/>
        </w:rPr>
        <w:t xml:space="preserve">Feed Rate </w:t>
      </w:r>
      <w:r w:rsidR="0012120C" w:rsidRPr="00E33408">
        <w:rPr>
          <w:rFonts w:ascii="TH Sarabun New" w:hAnsi="TH Sarabun New" w:cs="TH Sarabun New"/>
          <w:sz w:val="32"/>
          <w:szCs w:val="32"/>
        </w:rPr>
        <w:t>80</w:t>
      </w:r>
      <w:r w:rsidR="00B56F84" w:rsidRPr="00E33408">
        <w:rPr>
          <w:rFonts w:ascii="TH Sarabun New" w:hAnsi="TH Sarabun New" w:cs="TH Sarabun New"/>
          <w:sz w:val="32"/>
          <w:szCs w:val="32"/>
        </w:rPr>
        <w:t xml:space="preserve"> mm/sec</w:t>
      </w:r>
    </w:p>
    <w:p w14:paraId="24C5044F" w14:textId="77777777" w:rsidR="00E81B54" w:rsidRPr="00E33408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61"/>
        <w:gridCol w:w="2474"/>
        <w:gridCol w:w="1967"/>
        <w:gridCol w:w="2214"/>
      </w:tblGrid>
      <w:tr w:rsidR="00E81B54" w:rsidRPr="00E33408" w14:paraId="6E51BB81" w14:textId="77777777" w:rsidTr="00CD0420">
        <w:tc>
          <w:tcPr>
            <w:tcW w:w="2361" w:type="dxa"/>
          </w:tcPr>
          <w:p w14:paraId="45DBD0F6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br w:type="page"/>
            </w:r>
            <w:r w:rsidRPr="00E33408">
              <w:rPr>
                <w:rFonts w:ascii="TH Sarabun New" w:hAnsi="TH Sarabun New" w:cs="TH Sarabun New"/>
                <w:sz w:val="32"/>
                <w:szCs w:val="32"/>
                <w:cs/>
              </w:rPr>
              <w:t>จำนวนครั้ง</w:t>
            </w:r>
          </w:p>
        </w:tc>
        <w:tc>
          <w:tcPr>
            <w:tcW w:w="2474" w:type="dxa"/>
          </w:tcPr>
          <w:p w14:paraId="1CEC4E8D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ได้ปริมาณ 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1967" w:type="dxa"/>
          </w:tcPr>
          <w:p w14:paraId="308E4141" w14:textId="77777777" w:rsidR="00E81B54" w:rsidRPr="00E33408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ผิดผลาด 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2214" w:type="dxa"/>
          </w:tcPr>
          <w:p w14:paraId="5C6A1FC5" w14:textId="77777777" w:rsidR="00E81B54" w:rsidRPr="00E33408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color w:val="212121"/>
                <w:sz w:val="32"/>
                <w:szCs w:val="32"/>
                <w:cs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ใช้เวลา 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t>(</w:t>
            </w:r>
            <w:r w:rsidRPr="00E33408">
              <w:rPr>
                <w:rFonts w:ascii="TH Sarabun New" w:hAnsi="TH Sarabun New" w:cs="TH Sarabun New"/>
                <w:color w:val="212121"/>
                <w:sz w:val="32"/>
                <w:szCs w:val="32"/>
                <w:lang w:val="en"/>
              </w:rPr>
              <w:t xml:space="preserve"> second</w:t>
            </w:r>
            <w:r w:rsidRPr="00E33408">
              <w:rPr>
                <w:rFonts w:ascii="TH Sarabun New" w:hAnsi="TH Sarabun New" w:cs="TH Sarabun New"/>
                <w:color w:val="212121"/>
                <w:sz w:val="32"/>
                <w:szCs w:val="32"/>
              </w:rPr>
              <w:t xml:space="preserve"> )</w:t>
            </w:r>
          </w:p>
        </w:tc>
      </w:tr>
      <w:tr w:rsidR="00E81B54" w:rsidRPr="00E33408" w14:paraId="7E018D25" w14:textId="77777777" w:rsidTr="00CD0420">
        <w:tc>
          <w:tcPr>
            <w:tcW w:w="2361" w:type="dxa"/>
          </w:tcPr>
          <w:p w14:paraId="50933621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</w:t>
            </w:r>
          </w:p>
        </w:tc>
        <w:tc>
          <w:tcPr>
            <w:tcW w:w="2474" w:type="dxa"/>
          </w:tcPr>
          <w:p w14:paraId="3A9069FA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513E7B6E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6511FC1B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8.88</w:t>
            </w:r>
          </w:p>
        </w:tc>
      </w:tr>
      <w:tr w:rsidR="00E81B54" w:rsidRPr="00E33408" w14:paraId="46E24E8D" w14:textId="77777777" w:rsidTr="00CD0420">
        <w:tc>
          <w:tcPr>
            <w:tcW w:w="2361" w:type="dxa"/>
          </w:tcPr>
          <w:p w14:paraId="1C90AF84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2</w:t>
            </w:r>
          </w:p>
        </w:tc>
        <w:tc>
          <w:tcPr>
            <w:tcW w:w="2474" w:type="dxa"/>
          </w:tcPr>
          <w:p w14:paraId="75AA2428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1B39FE21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1AD70B89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8.82</w:t>
            </w:r>
          </w:p>
        </w:tc>
      </w:tr>
      <w:tr w:rsidR="00E81B54" w:rsidRPr="00E33408" w14:paraId="59A7D8D8" w14:textId="77777777" w:rsidTr="00CD0420">
        <w:tc>
          <w:tcPr>
            <w:tcW w:w="2361" w:type="dxa"/>
          </w:tcPr>
          <w:p w14:paraId="72EC5182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3</w:t>
            </w:r>
          </w:p>
        </w:tc>
        <w:tc>
          <w:tcPr>
            <w:tcW w:w="2474" w:type="dxa"/>
          </w:tcPr>
          <w:p w14:paraId="6EFFE3B5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69CF7DC7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58193234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8.85</w:t>
            </w:r>
          </w:p>
        </w:tc>
      </w:tr>
      <w:tr w:rsidR="00E81B54" w:rsidRPr="00E33408" w14:paraId="458EF47F" w14:textId="77777777" w:rsidTr="00CD0420">
        <w:tc>
          <w:tcPr>
            <w:tcW w:w="2361" w:type="dxa"/>
          </w:tcPr>
          <w:p w14:paraId="1736BC26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4</w:t>
            </w:r>
          </w:p>
        </w:tc>
        <w:tc>
          <w:tcPr>
            <w:tcW w:w="2474" w:type="dxa"/>
          </w:tcPr>
          <w:p w14:paraId="29DCC3F0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1555A8A1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1232E52F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8.86</w:t>
            </w:r>
          </w:p>
        </w:tc>
      </w:tr>
      <w:tr w:rsidR="00E81B54" w:rsidRPr="00E33408" w14:paraId="03CE865E" w14:textId="77777777" w:rsidTr="00CD0420">
        <w:trPr>
          <w:trHeight w:val="441"/>
        </w:trPr>
        <w:tc>
          <w:tcPr>
            <w:tcW w:w="2361" w:type="dxa"/>
          </w:tcPr>
          <w:p w14:paraId="18467D5D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5</w:t>
            </w:r>
          </w:p>
        </w:tc>
        <w:tc>
          <w:tcPr>
            <w:tcW w:w="2474" w:type="dxa"/>
          </w:tcPr>
          <w:p w14:paraId="6344085D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4401BEBD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11FF222B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8.86</w:t>
            </w:r>
          </w:p>
        </w:tc>
      </w:tr>
      <w:tr w:rsidR="00E81B54" w:rsidRPr="00E33408" w14:paraId="339B5513" w14:textId="77777777" w:rsidTr="00CD0420">
        <w:trPr>
          <w:trHeight w:val="441"/>
        </w:trPr>
        <w:tc>
          <w:tcPr>
            <w:tcW w:w="2361" w:type="dxa"/>
          </w:tcPr>
          <w:p w14:paraId="25058736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  <w:cs/>
              </w:rPr>
              <w:t>เฉลี่ย</w:t>
            </w:r>
          </w:p>
        </w:tc>
        <w:tc>
          <w:tcPr>
            <w:tcW w:w="2474" w:type="dxa"/>
          </w:tcPr>
          <w:p w14:paraId="6020EBE5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6A06A2C1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E33408">
              <w:rPr>
                <w:rFonts w:ascii="TH Sarabun New" w:hAnsi="TH Sarabun New" w:cs="TH Sarabun New"/>
                <w:noProof/>
                <w:sz w:val="32"/>
                <w:szCs w:val="32"/>
              </w:rPr>
              <w:t>0.00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  <w:tc>
          <w:tcPr>
            <w:tcW w:w="2214" w:type="dxa"/>
          </w:tcPr>
          <w:p w14:paraId="1B9EBBE7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E33408">
              <w:rPr>
                <w:rFonts w:ascii="TH Sarabun New" w:hAnsi="TH Sarabun New" w:cs="TH Sarabun New"/>
                <w:noProof/>
                <w:sz w:val="32"/>
                <w:szCs w:val="32"/>
              </w:rPr>
              <w:t>8.85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</w:tr>
    </w:tbl>
    <w:p w14:paraId="691B90AB" w14:textId="33498C24" w:rsidR="00E81B54" w:rsidRPr="00E33408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  <w:r w:rsidRPr="00E33408">
        <w:rPr>
          <w:rFonts w:ascii="TH Sarabun New" w:hAnsi="TH Sarabun New" w:cs="TH Sarabun New"/>
          <w:sz w:val="32"/>
          <w:szCs w:val="32"/>
        </w:rPr>
        <w:t xml:space="preserve">Feed Rate </w:t>
      </w:r>
      <w:r w:rsidR="0012120C" w:rsidRPr="00E33408">
        <w:rPr>
          <w:rFonts w:ascii="TH Sarabun New" w:hAnsi="TH Sarabun New" w:cs="TH Sarabun New"/>
          <w:sz w:val="32"/>
          <w:szCs w:val="32"/>
        </w:rPr>
        <w:t>70</w:t>
      </w:r>
      <w:r w:rsidR="00B56F84" w:rsidRPr="00E33408">
        <w:rPr>
          <w:rFonts w:ascii="TH Sarabun New" w:hAnsi="TH Sarabun New" w:cs="TH Sarabun New"/>
          <w:sz w:val="32"/>
          <w:szCs w:val="32"/>
        </w:rPr>
        <w:t xml:space="preserve"> mm/sec</w:t>
      </w:r>
    </w:p>
    <w:p w14:paraId="683D1D93" w14:textId="77777777" w:rsidR="00E81B54" w:rsidRPr="00E33408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61"/>
        <w:gridCol w:w="2474"/>
        <w:gridCol w:w="1967"/>
        <w:gridCol w:w="2214"/>
      </w:tblGrid>
      <w:tr w:rsidR="00E81B54" w:rsidRPr="00E33408" w14:paraId="7D269A64" w14:textId="77777777" w:rsidTr="00CD0420">
        <w:tc>
          <w:tcPr>
            <w:tcW w:w="2361" w:type="dxa"/>
          </w:tcPr>
          <w:p w14:paraId="6189D6FF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br w:type="page"/>
            </w:r>
            <w:r w:rsidRPr="00E33408">
              <w:rPr>
                <w:rFonts w:ascii="TH Sarabun New" w:hAnsi="TH Sarabun New" w:cs="TH Sarabun New"/>
                <w:sz w:val="32"/>
                <w:szCs w:val="32"/>
                <w:cs/>
              </w:rPr>
              <w:t>จำนวนครั้ง</w:t>
            </w:r>
          </w:p>
        </w:tc>
        <w:tc>
          <w:tcPr>
            <w:tcW w:w="2474" w:type="dxa"/>
          </w:tcPr>
          <w:p w14:paraId="0009DD8A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ได้ปริมาณ 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1967" w:type="dxa"/>
          </w:tcPr>
          <w:p w14:paraId="1584B600" w14:textId="77777777" w:rsidR="00E81B54" w:rsidRPr="00E33408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ผิดผลาด 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2214" w:type="dxa"/>
          </w:tcPr>
          <w:p w14:paraId="1F46E0B1" w14:textId="77777777" w:rsidR="00E81B54" w:rsidRPr="00E33408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color w:val="212121"/>
                <w:sz w:val="32"/>
                <w:szCs w:val="32"/>
                <w:cs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ใช้เวลา 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t>(</w:t>
            </w:r>
            <w:r w:rsidRPr="00E33408">
              <w:rPr>
                <w:rFonts w:ascii="TH Sarabun New" w:hAnsi="TH Sarabun New" w:cs="TH Sarabun New"/>
                <w:color w:val="212121"/>
                <w:sz w:val="32"/>
                <w:szCs w:val="32"/>
                <w:lang w:val="en"/>
              </w:rPr>
              <w:t xml:space="preserve"> second</w:t>
            </w:r>
            <w:r w:rsidRPr="00E33408">
              <w:rPr>
                <w:rFonts w:ascii="TH Sarabun New" w:hAnsi="TH Sarabun New" w:cs="TH Sarabun New"/>
                <w:color w:val="212121"/>
                <w:sz w:val="32"/>
                <w:szCs w:val="32"/>
              </w:rPr>
              <w:t xml:space="preserve"> )</w:t>
            </w:r>
          </w:p>
        </w:tc>
      </w:tr>
      <w:tr w:rsidR="00E81B54" w:rsidRPr="00E33408" w14:paraId="76383892" w14:textId="77777777" w:rsidTr="00CD0420">
        <w:tc>
          <w:tcPr>
            <w:tcW w:w="2361" w:type="dxa"/>
          </w:tcPr>
          <w:p w14:paraId="4CFDEFE1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</w:t>
            </w:r>
          </w:p>
        </w:tc>
        <w:tc>
          <w:tcPr>
            <w:tcW w:w="2474" w:type="dxa"/>
          </w:tcPr>
          <w:p w14:paraId="44E866D3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22BD8F8F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5D3931CC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0.10</w:t>
            </w:r>
          </w:p>
        </w:tc>
      </w:tr>
      <w:tr w:rsidR="00E81B54" w:rsidRPr="00E33408" w14:paraId="1AB223A5" w14:textId="77777777" w:rsidTr="00CD0420">
        <w:tc>
          <w:tcPr>
            <w:tcW w:w="2361" w:type="dxa"/>
          </w:tcPr>
          <w:p w14:paraId="65DF3498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2</w:t>
            </w:r>
          </w:p>
        </w:tc>
        <w:tc>
          <w:tcPr>
            <w:tcW w:w="2474" w:type="dxa"/>
          </w:tcPr>
          <w:p w14:paraId="3EF1994A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55927F34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7026C721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0.10</w:t>
            </w:r>
          </w:p>
        </w:tc>
      </w:tr>
      <w:tr w:rsidR="00E81B54" w:rsidRPr="00E33408" w14:paraId="1EA72703" w14:textId="77777777" w:rsidTr="00CD0420">
        <w:tc>
          <w:tcPr>
            <w:tcW w:w="2361" w:type="dxa"/>
          </w:tcPr>
          <w:p w14:paraId="3F0E1EB9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3</w:t>
            </w:r>
          </w:p>
        </w:tc>
        <w:tc>
          <w:tcPr>
            <w:tcW w:w="2474" w:type="dxa"/>
          </w:tcPr>
          <w:p w14:paraId="1BBD7860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4EBFB432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2B70BA48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0.06</w:t>
            </w:r>
          </w:p>
        </w:tc>
      </w:tr>
      <w:tr w:rsidR="00E81B54" w:rsidRPr="00E33408" w14:paraId="6C3DF0DD" w14:textId="77777777" w:rsidTr="00CD0420">
        <w:tc>
          <w:tcPr>
            <w:tcW w:w="2361" w:type="dxa"/>
          </w:tcPr>
          <w:p w14:paraId="0D90632D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4</w:t>
            </w:r>
          </w:p>
        </w:tc>
        <w:tc>
          <w:tcPr>
            <w:tcW w:w="2474" w:type="dxa"/>
          </w:tcPr>
          <w:p w14:paraId="77397AF4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732ED906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6748BB15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0.14</w:t>
            </w:r>
          </w:p>
        </w:tc>
      </w:tr>
      <w:tr w:rsidR="00E81B54" w:rsidRPr="00E33408" w14:paraId="2EC2D796" w14:textId="77777777" w:rsidTr="00CD0420">
        <w:trPr>
          <w:trHeight w:val="441"/>
        </w:trPr>
        <w:tc>
          <w:tcPr>
            <w:tcW w:w="2361" w:type="dxa"/>
          </w:tcPr>
          <w:p w14:paraId="1F4E3F21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5</w:t>
            </w:r>
          </w:p>
        </w:tc>
        <w:tc>
          <w:tcPr>
            <w:tcW w:w="2474" w:type="dxa"/>
          </w:tcPr>
          <w:p w14:paraId="17D89DBF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6C286A2C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657E0641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0.10</w:t>
            </w:r>
          </w:p>
        </w:tc>
      </w:tr>
      <w:tr w:rsidR="00E81B54" w:rsidRPr="00E33408" w14:paraId="4A3130C1" w14:textId="77777777" w:rsidTr="00CD0420">
        <w:trPr>
          <w:trHeight w:val="441"/>
        </w:trPr>
        <w:tc>
          <w:tcPr>
            <w:tcW w:w="2361" w:type="dxa"/>
          </w:tcPr>
          <w:p w14:paraId="03D56585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  <w:cs/>
              </w:rPr>
              <w:t>เฉลี่ย</w:t>
            </w:r>
          </w:p>
        </w:tc>
        <w:tc>
          <w:tcPr>
            <w:tcW w:w="2474" w:type="dxa"/>
          </w:tcPr>
          <w:p w14:paraId="2CA4527E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36FD87F0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E33408">
              <w:rPr>
                <w:rFonts w:ascii="TH Sarabun New" w:hAnsi="TH Sarabun New" w:cs="TH Sarabun New"/>
                <w:noProof/>
                <w:sz w:val="32"/>
                <w:szCs w:val="32"/>
              </w:rPr>
              <w:t>0.00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  <w:tc>
          <w:tcPr>
            <w:tcW w:w="2214" w:type="dxa"/>
          </w:tcPr>
          <w:p w14:paraId="3754C5B3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E33408">
              <w:rPr>
                <w:rFonts w:ascii="TH Sarabun New" w:hAnsi="TH Sarabun New" w:cs="TH Sarabun New"/>
                <w:noProof/>
                <w:sz w:val="32"/>
                <w:szCs w:val="32"/>
              </w:rPr>
              <w:t>10.10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</w:tr>
    </w:tbl>
    <w:p w14:paraId="5C2835F3" w14:textId="54DB7A1B" w:rsidR="00E81B54" w:rsidRPr="00E33408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  <w:r w:rsidRPr="00E33408">
        <w:rPr>
          <w:rFonts w:ascii="TH Sarabun New" w:hAnsi="TH Sarabun New" w:cs="TH Sarabun New"/>
          <w:sz w:val="32"/>
          <w:szCs w:val="32"/>
        </w:rPr>
        <w:t xml:space="preserve">Feed Rate </w:t>
      </w:r>
      <w:r w:rsidR="0012120C" w:rsidRPr="00E33408">
        <w:rPr>
          <w:rFonts w:ascii="TH Sarabun New" w:hAnsi="TH Sarabun New" w:cs="TH Sarabun New"/>
          <w:sz w:val="32"/>
          <w:szCs w:val="32"/>
        </w:rPr>
        <w:t>60</w:t>
      </w:r>
      <w:r w:rsidR="00B56F84" w:rsidRPr="00E33408">
        <w:rPr>
          <w:rFonts w:ascii="TH Sarabun New" w:hAnsi="TH Sarabun New" w:cs="TH Sarabun New"/>
          <w:sz w:val="32"/>
          <w:szCs w:val="32"/>
        </w:rPr>
        <w:t xml:space="preserve"> mm/sec</w:t>
      </w:r>
    </w:p>
    <w:p w14:paraId="0DAAA351" w14:textId="77777777" w:rsidR="00E81B54" w:rsidRPr="00E33408" w:rsidRDefault="00E81B54" w:rsidP="00CC1F9C">
      <w:pPr>
        <w:spacing w:after="0" w:line="240" w:lineRule="auto"/>
        <w:rPr>
          <w:rFonts w:ascii="TH Sarabun New" w:hAnsi="TH Sarabun New" w:cs="TH Sarabun New"/>
          <w:sz w:val="32"/>
          <w:szCs w:val="32"/>
        </w:rPr>
      </w:pPr>
      <w:r w:rsidRPr="00E33408">
        <w:rPr>
          <w:rFonts w:ascii="TH Sarabun New" w:hAnsi="TH Sarabun New" w:cs="TH Sarabun New"/>
          <w:sz w:val="32"/>
          <w:szCs w:val="32"/>
        </w:rPr>
        <w:br w:type="page"/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61"/>
        <w:gridCol w:w="2474"/>
        <w:gridCol w:w="1967"/>
        <w:gridCol w:w="2214"/>
      </w:tblGrid>
      <w:tr w:rsidR="00E81B54" w:rsidRPr="00E33408" w14:paraId="4F5D6CF2" w14:textId="77777777" w:rsidTr="00CD0420">
        <w:tc>
          <w:tcPr>
            <w:tcW w:w="2361" w:type="dxa"/>
          </w:tcPr>
          <w:p w14:paraId="66480D73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lastRenderedPageBreak/>
              <w:br w:type="page"/>
            </w:r>
            <w:r w:rsidRPr="00E33408">
              <w:rPr>
                <w:rFonts w:ascii="TH Sarabun New" w:hAnsi="TH Sarabun New" w:cs="TH Sarabun New"/>
                <w:sz w:val="32"/>
                <w:szCs w:val="32"/>
                <w:cs/>
              </w:rPr>
              <w:t>จำนวนครั้ง</w:t>
            </w:r>
          </w:p>
        </w:tc>
        <w:tc>
          <w:tcPr>
            <w:tcW w:w="2474" w:type="dxa"/>
          </w:tcPr>
          <w:p w14:paraId="7538E95D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ได้ปริมาณ 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1967" w:type="dxa"/>
          </w:tcPr>
          <w:p w14:paraId="235D86E7" w14:textId="77777777" w:rsidR="00E81B54" w:rsidRPr="00E33408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ผิดผลาด 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2214" w:type="dxa"/>
          </w:tcPr>
          <w:p w14:paraId="560D17F8" w14:textId="77777777" w:rsidR="00E81B54" w:rsidRPr="00E33408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color w:val="212121"/>
                <w:sz w:val="32"/>
                <w:szCs w:val="32"/>
                <w:cs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ใช้เวลา 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t>(</w:t>
            </w:r>
            <w:r w:rsidRPr="00E33408">
              <w:rPr>
                <w:rFonts w:ascii="TH Sarabun New" w:hAnsi="TH Sarabun New" w:cs="TH Sarabun New"/>
                <w:color w:val="212121"/>
                <w:sz w:val="32"/>
                <w:szCs w:val="32"/>
                <w:lang w:val="en"/>
              </w:rPr>
              <w:t xml:space="preserve"> second</w:t>
            </w:r>
            <w:r w:rsidRPr="00E33408">
              <w:rPr>
                <w:rFonts w:ascii="TH Sarabun New" w:hAnsi="TH Sarabun New" w:cs="TH Sarabun New"/>
                <w:color w:val="212121"/>
                <w:sz w:val="32"/>
                <w:szCs w:val="32"/>
              </w:rPr>
              <w:t xml:space="preserve"> )</w:t>
            </w:r>
          </w:p>
        </w:tc>
      </w:tr>
      <w:tr w:rsidR="00E81B54" w:rsidRPr="00E33408" w14:paraId="00A93BC6" w14:textId="77777777" w:rsidTr="00CD0420">
        <w:tc>
          <w:tcPr>
            <w:tcW w:w="2361" w:type="dxa"/>
          </w:tcPr>
          <w:p w14:paraId="4E295050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</w:t>
            </w:r>
          </w:p>
        </w:tc>
        <w:tc>
          <w:tcPr>
            <w:tcW w:w="2474" w:type="dxa"/>
          </w:tcPr>
          <w:p w14:paraId="21FAE315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30E66430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119E4AD3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2.06</w:t>
            </w:r>
          </w:p>
        </w:tc>
      </w:tr>
      <w:tr w:rsidR="00E81B54" w:rsidRPr="00E33408" w14:paraId="29183911" w14:textId="77777777" w:rsidTr="00CD0420">
        <w:tc>
          <w:tcPr>
            <w:tcW w:w="2361" w:type="dxa"/>
          </w:tcPr>
          <w:p w14:paraId="7766DA77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2</w:t>
            </w:r>
          </w:p>
        </w:tc>
        <w:tc>
          <w:tcPr>
            <w:tcW w:w="2474" w:type="dxa"/>
          </w:tcPr>
          <w:p w14:paraId="3FD808A2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5DD0088A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10E4803C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2.10</w:t>
            </w:r>
          </w:p>
        </w:tc>
      </w:tr>
      <w:tr w:rsidR="00E81B54" w:rsidRPr="00E33408" w14:paraId="5A102914" w14:textId="77777777" w:rsidTr="00CD0420">
        <w:tc>
          <w:tcPr>
            <w:tcW w:w="2361" w:type="dxa"/>
          </w:tcPr>
          <w:p w14:paraId="21520EA7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3</w:t>
            </w:r>
          </w:p>
        </w:tc>
        <w:tc>
          <w:tcPr>
            <w:tcW w:w="2474" w:type="dxa"/>
          </w:tcPr>
          <w:p w14:paraId="6408EF76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45D7770E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75FF3138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2.10</w:t>
            </w:r>
          </w:p>
        </w:tc>
      </w:tr>
      <w:tr w:rsidR="00E81B54" w:rsidRPr="00E33408" w14:paraId="7402C9EC" w14:textId="77777777" w:rsidTr="00CD0420">
        <w:tc>
          <w:tcPr>
            <w:tcW w:w="2361" w:type="dxa"/>
          </w:tcPr>
          <w:p w14:paraId="3904C84C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4</w:t>
            </w:r>
          </w:p>
        </w:tc>
        <w:tc>
          <w:tcPr>
            <w:tcW w:w="2474" w:type="dxa"/>
          </w:tcPr>
          <w:p w14:paraId="0784D1E5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0D750035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5C95A5B4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2.04</w:t>
            </w:r>
          </w:p>
        </w:tc>
      </w:tr>
      <w:tr w:rsidR="00E81B54" w:rsidRPr="00E33408" w14:paraId="2C1570EC" w14:textId="77777777" w:rsidTr="00CD0420">
        <w:trPr>
          <w:trHeight w:val="441"/>
        </w:trPr>
        <w:tc>
          <w:tcPr>
            <w:tcW w:w="2361" w:type="dxa"/>
          </w:tcPr>
          <w:p w14:paraId="2A095347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5</w:t>
            </w:r>
          </w:p>
        </w:tc>
        <w:tc>
          <w:tcPr>
            <w:tcW w:w="2474" w:type="dxa"/>
          </w:tcPr>
          <w:p w14:paraId="42CC9E0A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3ED7B7E8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74B703B0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2.00</w:t>
            </w:r>
          </w:p>
        </w:tc>
      </w:tr>
      <w:tr w:rsidR="00E81B54" w:rsidRPr="00E33408" w14:paraId="160A001A" w14:textId="77777777" w:rsidTr="00CD0420">
        <w:trPr>
          <w:trHeight w:val="441"/>
        </w:trPr>
        <w:tc>
          <w:tcPr>
            <w:tcW w:w="2361" w:type="dxa"/>
          </w:tcPr>
          <w:p w14:paraId="4D99DC7C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  <w:cs/>
              </w:rPr>
              <w:t>เฉลี่ย</w:t>
            </w:r>
          </w:p>
        </w:tc>
        <w:tc>
          <w:tcPr>
            <w:tcW w:w="2474" w:type="dxa"/>
          </w:tcPr>
          <w:p w14:paraId="22AC5737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489AAE79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E33408">
              <w:rPr>
                <w:rFonts w:ascii="TH Sarabun New" w:hAnsi="TH Sarabun New" w:cs="TH Sarabun New"/>
                <w:noProof/>
                <w:sz w:val="32"/>
                <w:szCs w:val="32"/>
              </w:rPr>
              <w:t>0.00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  <w:tc>
          <w:tcPr>
            <w:tcW w:w="2214" w:type="dxa"/>
          </w:tcPr>
          <w:p w14:paraId="71243B76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E33408">
              <w:rPr>
                <w:rFonts w:ascii="TH Sarabun New" w:hAnsi="TH Sarabun New" w:cs="TH Sarabun New"/>
                <w:noProof/>
                <w:sz w:val="32"/>
                <w:szCs w:val="32"/>
              </w:rPr>
              <w:t>12.06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</w:tr>
    </w:tbl>
    <w:p w14:paraId="18B29E05" w14:textId="304D49D8" w:rsidR="00E81B54" w:rsidRPr="00E33408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  <w:r w:rsidRPr="00E33408">
        <w:rPr>
          <w:rFonts w:ascii="TH Sarabun New" w:hAnsi="TH Sarabun New" w:cs="TH Sarabun New"/>
          <w:sz w:val="32"/>
          <w:szCs w:val="32"/>
        </w:rPr>
        <w:t xml:space="preserve">Feed Rate </w:t>
      </w:r>
      <w:r w:rsidR="0012120C" w:rsidRPr="00E33408">
        <w:rPr>
          <w:rFonts w:ascii="TH Sarabun New" w:hAnsi="TH Sarabun New" w:cs="TH Sarabun New"/>
          <w:sz w:val="32"/>
          <w:szCs w:val="32"/>
        </w:rPr>
        <w:t>50</w:t>
      </w:r>
      <w:r w:rsidR="00B56F84" w:rsidRPr="00E33408">
        <w:rPr>
          <w:rFonts w:ascii="TH Sarabun New" w:hAnsi="TH Sarabun New" w:cs="TH Sarabun New"/>
          <w:sz w:val="32"/>
          <w:szCs w:val="32"/>
        </w:rPr>
        <w:t xml:space="preserve"> mm/sec</w:t>
      </w:r>
    </w:p>
    <w:p w14:paraId="417D90CD" w14:textId="77777777" w:rsidR="00E81B54" w:rsidRPr="00E33408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61"/>
        <w:gridCol w:w="2474"/>
        <w:gridCol w:w="1967"/>
        <w:gridCol w:w="2214"/>
      </w:tblGrid>
      <w:tr w:rsidR="00E81B54" w:rsidRPr="00E33408" w14:paraId="7A929D20" w14:textId="77777777" w:rsidTr="00CD0420">
        <w:tc>
          <w:tcPr>
            <w:tcW w:w="2361" w:type="dxa"/>
          </w:tcPr>
          <w:p w14:paraId="1764DE9D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br w:type="page"/>
            </w:r>
            <w:r w:rsidRPr="00E33408">
              <w:rPr>
                <w:rFonts w:ascii="TH Sarabun New" w:hAnsi="TH Sarabun New" w:cs="TH Sarabun New"/>
                <w:sz w:val="32"/>
                <w:szCs w:val="32"/>
                <w:cs/>
              </w:rPr>
              <w:t>จำนวนครั้ง</w:t>
            </w:r>
          </w:p>
        </w:tc>
        <w:tc>
          <w:tcPr>
            <w:tcW w:w="2474" w:type="dxa"/>
          </w:tcPr>
          <w:p w14:paraId="13BCFABD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ได้ปริมาณ 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1967" w:type="dxa"/>
          </w:tcPr>
          <w:p w14:paraId="53EBE5FF" w14:textId="77777777" w:rsidR="00E81B54" w:rsidRPr="00E33408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ผิดผลาด 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2214" w:type="dxa"/>
          </w:tcPr>
          <w:p w14:paraId="1BE35077" w14:textId="77777777" w:rsidR="00E81B54" w:rsidRPr="00E33408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color w:val="212121"/>
                <w:sz w:val="32"/>
                <w:szCs w:val="32"/>
                <w:cs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ใช้เวลา 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t>(</w:t>
            </w:r>
            <w:r w:rsidRPr="00E33408">
              <w:rPr>
                <w:rFonts w:ascii="TH Sarabun New" w:hAnsi="TH Sarabun New" w:cs="TH Sarabun New"/>
                <w:color w:val="212121"/>
                <w:sz w:val="32"/>
                <w:szCs w:val="32"/>
                <w:lang w:val="en"/>
              </w:rPr>
              <w:t xml:space="preserve"> second</w:t>
            </w:r>
            <w:r w:rsidRPr="00E33408">
              <w:rPr>
                <w:rFonts w:ascii="TH Sarabun New" w:hAnsi="TH Sarabun New" w:cs="TH Sarabun New"/>
                <w:color w:val="212121"/>
                <w:sz w:val="32"/>
                <w:szCs w:val="32"/>
              </w:rPr>
              <w:t xml:space="preserve"> )</w:t>
            </w:r>
          </w:p>
        </w:tc>
      </w:tr>
      <w:tr w:rsidR="00E81B54" w:rsidRPr="00E33408" w14:paraId="721BFC40" w14:textId="77777777" w:rsidTr="00CD0420">
        <w:tc>
          <w:tcPr>
            <w:tcW w:w="2361" w:type="dxa"/>
          </w:tcPr>
          <w:p w14:paraId="65A2C1CB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</w:t>
            </w:r>
          </w:p>
        </w:tc>
        <w:tc>
          <w:tcPr>
            <w:tcW w:w="2474" w:type="dxa"/>
          </w:tcPr>
          <w:p w14:paraId="2FF17B9D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5E1FFAF8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0BEBDA22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4.94</w:t>
            </w:r>
          </w:p>
        </w:tc>
      </w:tr>
      <w:tr w:rsidR="00E81B54" w:rsidRPr="00E33408" w14:paraId="7CAE756F" w14:textId="77777777" w:rsidTr="00CD0420">
        <w:tc>
          <w:tcPr>
            <w:tcW w:w="2361" w:type="dxa"/>
          </w:tcPr>
          <w:p w14:paraId="36A92267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2</w:t>
            </w:r>
          </w:p>
        </w:tc>
        <w:tc>
          <w:tcPr>
            <w:tcW w:w="2474" w:type="dxa"/>
          </w:tcPr>
          <w:p w14:paraId="1199ACB3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4F831C5A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73E393EA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4.92</w:t>
            </w:r>
          </w:p>
        </w:tc>
      </w:tr>
      <w:tr w:rsidR="00E81B54" w:rsidRPr="00E33408" w14:paraId="6FA33A66" w14:textId="77777777" w:rsidTr="00CD0420">
        <w:tc>
          <w:tcPr>
            <w:tcW w:w="2361" w:type="dxa"/>
          </w:tcPr>
          <w:p w14:paraId="4BDC2639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3</w:t>
            </w:r>
          </w:p>
        </w:tc>
        <w:tc>
          <w:tcPr>
            <w:tcW w:w="2474" w:type="dxa"/>
          </w:tcPr>
          <w:p w14:paraId="57B33F22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1289E0CF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4E82166D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4.96</w:t>
            </w:r>
          </w:p>
        </w:tc>
      </w:tr>
      <w:tr w:rsidR="00E81B54" w:rsidRPr="00E33408" w14:paraId="4F52CCC9" w14:textId="77777777" w:rsidTr="00CD0420">
        <w:tc>
          <w:tcPr>
            <w:tcW w:w="2361" w:type="dxa"/>
          </w:tcPr>
          <w:p w14:paraId="64043CFC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4</w:t>
            </w:r>
          </w:p>
        </w:tc>
        <w:tc>
          <w:tcPr>
            <w:tcW w:w="2474" w:type="dxa"/>
          </w:tcPr>
          <w:p w14:paraId="11A478F9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6DC1B1BC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3ACC6BDD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4.97</w:t>
            </w:r>
          </w:p>
        </w:tc>
      </w:tr>
      <w:tr w:rsidR="00E81B54" w:rsidRPr="00E33408" w14:paraId="73AE4C48" w14:textId="77777777" w:rsidTr="00CD0420">
        <w:trPr>
          <w:trHeight w:val="441"/>
        </w:trPr>
        <w:tc>
          <w:tcPr>
            <w:tcW w:w="2361" w:type="dxa"/>
          </w:tcPr>
          <w:p w14:paraId="36870A25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5</w:t>
            </w:r>
          </w:p>
        </w:tc>
        <w:tc>
          <w:tcPr>
            <w:tcW w:w="2474" w:type="dxa"/>
          </w:tcPr>
          <w:p w14:paraId="759D0016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2319333F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18CFB70E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4.91</w:t>
            </w:r>
          </w:p>
        </w:tc>
      </w:tr>
      <w:tr w:rsidR="00E81B54" w:rsidRPr="00E33408" w14:paraId="7C51F8CF" w14:textId="77777777" w:rsidTr="00CD0420">
        <w:trPr>
          <w:trHeight w:val="441"/>
        </w:trPr>
        <w:tc>
          <w:tcPr>
            <w:tcW w:w="2361" w:type="dxa"/>
          </w:tcPr>
          <w:p w14:paraId="00B148D7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  <w:cs/>
              </w:rPr>
              <w:t>เฉลี่ย</w:t>
            </w:r>
          </w:p>
        </w:tc>
        <w:tc>
          <w:tcPr>
            <w:tcW w:w="2474" w:type="dxa"/>
          </w:tcPr>
          <w:p w14:paraId="2C441C20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4BF7BE0F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E33408">
              <w:rPr>
                <w:rFonts w:ascii="TH Sarabun New" w:hAnsi="TH Sarabun New" w:cs="TH Sarabun New"/>
                <w:noProof/>
                <w:sz w:val="32"/>
                <w:szCs w:val="32"/>
              </w:rPr>
              <w:t>0.00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  <w:tc>
          <w:tcPr>
            <w:tcW w:w="2214" w:type="dxa"/>
          </w:tcPr>
          <w:p w14:paraId="7A4320E5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E33408">
              <w:rPr>
                <w:rFonts w:ascii="TH Sarabun New" w:hAnsi="TH Sarabun New" w:cs="TH Sarabun New"/>
                <w:noProof/>
                <w:sz w:val="32"/>
                <w:szCs w:val="32"/>
              </w:rPr>
              <w:t>14.94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</w:tr>
    </w:tbl>
    <w:p w14:paraId="6FC314B5" w14:textId="51964666" w:rsidR="00E81B54" w:rsidRPr="00E33408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  <w:r w:rsidRPr="00E33408">
        <w:rPr>
          <w:rFonts w:ascii="TH Sarabun New" w:hAnsi="TH Sarabun New" w:cs="TH Sarabun New"/>
          <w:sz w:val="32"/>
          <w:szCs w:val="32"/>
        </w:rPr>
        <w:t xml:space="preserve">Feed Rate </w:t>
      </w:r>
      <w:r w:rsidR="0012120C" w:rsidRPr="00E33408">
        <w:rPr>
          <w:rFonts w:ascii="TH Sarabun New" w:hAnsi="TH Sarabun New" w:cs="TH Sarabun New"/>
          <w:sz w:val="32"/>
          <w:szCs w:val="32"/>
        </w:rPr>
        <w:t>40</w:t>
      </w:r>
      <w:r w:rsidR="00B56F84" w:rsidRPr="00E33408">
        <w:rPr>
          <w:rFonts w:ascii="TH Sarabun New" w:hAnsi="TH Sarabun New" w:cs="TH Sarabun New"/>
          <w:sz w:val="32"/>
          <w:szCs w:val="32"/>
        </w:rPr>
        <w:t xml:space="preserve"> mm/sec</w:t>
      </w:r>
    </w:p>
    <w:p w14:paraId="021FB5FC" w14:textId="77777777" w:rsidR="00E81B54" w:rsidRPr="00E33408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61"/>
        <w:gridCol w:w="2474"/>
        <w:gridCol w:w="1967"/>
        <w:gridCol w:w="2214"/>
      </w:tblGrid>
      <w:tr w:rsidR="00E81B54" w:rsidRPr="00E33408" w14:paraId="7D2EA7DB" w14:textId="77777777" w:rsidTr="00CD0420">
        <w:tc>
          <w:tcPr>
            <w:tcW w:w="2361" w:type="dxa"/>
          </w:tcPr>
          <w:p w14:paraId="29FE592B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br w:type="page"/>
            </w:r>
            <w:r w:rsidRPr="00E33408">
              <w:rPr>
                <w:rFonts w:ascii="TH Sarabun New" w:hAnsi="TH Sarabun New" w:cs="TH Sarabun New"/>
                <w:sz w:val="32"/>
                <w:szCs w:val="32"/>
                <w:cs/>
              </w:rPr>
              <w:t>จำนวนครั้ง</w:t>
            </w:r>
          </w:p>
        </w:tc>
        <w:tc>
          <w:tcPr>
            <w:tcW w:w="2474" w:type="dxa"/>
          </w:tcPr>
          <w:p w14:paraId="1DAF9260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ได้ปริมาณ 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1967" w:type="dxa"/>
          </w:tcPr>
          <w:p w14:paraId="738F38D9" w14:textId="77777777" w:rsidR="00E81B54" w:rsidRPr="00E33408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ผิดผลาด 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2214" w:type="dxa"/>
          </w:tcPr>
          <w:p w14:paraId="5884E414" w14:textId="77777777" w:rsidR="00E81B54" w:rsidRPr="00E33408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color w:val="212121"/>
                <w:sz w:val="32"/>
                <w:szCs w:val="32"/>
                <w:cs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ใช้เวลา 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t>(</w:t>
            </w:r>
            <w:r w:rsidRPr="00E33408">
              <w:rPr>
                <w:rFonts w:ascii="TH Sarabun New" w:hAnsi="TH Sarabun New" w:cs="TH Sarabun New"/>
                <w:color w:val="212121"/>
                <w:sz w:val="32"/>
                <w:szCs w:val="32"/>
                <w:lang w:val="en"/>
              </w:rPr>
              <w:t xml:space="preserve"> second</w:t>
            </w:r>
            <w:r w:rsidRPr="00E33408">
              <w:rPr>
                <w:rFonts w:ascii="TH Sarabun New" w:hAnsi="TH Sarabun New" w:cs="TH Sarabun New"/>
                <w:color w:val="212121"/>
                <w:sz w:val="32"/>
                <w:szCs w:val="32"/>
              </w:rPr>
              <w:t xml:space="preserve"> )</w:t>
            </w:r>
          </w:p>
        </w:tc>
      </w:tr>
      <w:tr w:rsidR="00E81B54" w:rsidRPr="00E33408" w14:paraId="438837D9" w14:textId="77777777" w:rsidTr="00CD0420">
        <w:tc>
          <w:tcPr>
            <w:tcW w:w="2361" w:type="dxa"/>
          </w:tcPr>
          <w:p w14:paraId="01EA7F8A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</w:t>
            </w:r>
          </w:p>
        </w:tc>
        <w:tc>
          <w:tcPr>
            <w:tcW w:w="2474" w:type="dxa"/>
          </w:tcPr>
          <w:p w14:paraId="1C2B71BB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49B6C6F0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03FAB1EB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9.86</w:t>
            </w:r>
          </w:p>
        </w:tc>
      </w:tr>
      <w:tr w:rsidR="00E81B54" w:rsidRPr="00E33408" w14:paraId="79F904E5" w14:textId="77777777" w:rsidTr="00CD0420">
        <w:tc>
          <w:tcPr>
            <w:tcW w:w="2361" w:type="dxa"/>
          </w:tcPr>
          <w:p w14:paraId="5BD35181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2</w:t>
            </w:r>
          </w:p>
        </w:tc>
        <w:tc>
          <w:tcPr>
            <w:tcW w:w="2474" w:type="dxa"/>
          </w:tcPr>
          <w:p w14:paraId="54EA9B40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4752DAD7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50A235DB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9.70</w:t>
            </w:r>
          </w:p>
        </w:tc>
      </w:tr>
      <w:tr w:rsidR="00E81B54" w:rsidRPr="00E33408" w14:paraId="27A97E0C" w14:textId="77777777" w:rsidTr="00CD0420">
        <w:tc>
          <w:tcPr>
            <w:tcW w:w="2361" w:type="dxa"/>
          </w:tcPr>
          <w:p w14:paraId="613DCC6F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3</w:t>
            </w:r>
          </w:p>
        </w:tc>
        <w:tc>
          <w:tcPr>
            <w:tcW w:w="2474" w:type="dxa"/>
          </w:tcPr>
          <w:p w14:paraId="1AD8B949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0748DBC5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1123DB87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9.56</w:t>
            </w:r>
          </w:p>
        </w:tc>
      </w:tr>
      <w:tr w:rsidR="00E81B54" w:rsidRPr="00E33408" w14:paraId="1DA4A97B" w14:textId="77777777" w:rsidTr="00CD0420">
        <w:tc>
          <w:tcPr>
            <w:tcW w:w="2361" w:type="dxa"/>
          </w:tcPr>
          <w:p w14:paraId="2C554816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4</w:t>
            </w:r>
          </w:p>
        </w:tc>
        <w:tc>
          <w:tcPr>
            <w:tcW w:w="2474" w:type="dxa"/>
          </w:tcPr>
          <w:p w14:paraId="5EBB3088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4E41C89E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4CBA2EDD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9.71</w:t>
            </w:r>
          </w:p>
        </w:tc>
      </w:tr>
      <w:tr w:rsidR="00E81B54" w:rsidRPr="00E33408" w14:paraId="2FAC746E" w14:textId="77777777" w:rsidTr="00CD0420">
        <w:trPr>
          <w:trHeight w:val="441"/>
        </w:trPr>
        <w:tc>
          <w:tcPr>
            <w:tcW w:w="2361" w:type="dxa"/>
          </w:tcPr>
          <w:p w14:paraId="51069B50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5</w:t>
            </w:r>
          </w:p>
        </w:tc>
        <w:tc>
          <w:tcPr>
            <w:tcW w:w="2474" w:type="dxa"/>
          </w:tcPr>
          <w:p w14:paraId="05813EC8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4A5235A7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4EE12DF2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9.71</w:t>
            </w:r>
          </w:p>
        </w:tc>
      </w:tr>
      <w:tr w:rsidR="00E81B54" w:rsidRPr="00E33408" w14:paraId="1B078795" w14:textId="77777777" w:rsidTr="00CD0420">
        <w:trPr>
          <w:trHeight w:val="441"/>
        </w:trPr>
        <w:tc>
          <w:tcPr>
            <w:tcW w:w="2361" w:type="dxa"/>
          </w:tcPr>
          <w:p w14:paraId="05FB7FCC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  <w:cs/>
              </w:rPr>
              <w:t>เฉลี่ย</w:t>
            </w:r>
          </w:p>
        </w:tc>
        <w:tc>
          <w:tcPr>
            <w:tcW w:w="2474" w:type="dxa"/>
          </w:tcPr>
          <w:p w14:paraId="1C6274CD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08279F16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E33408">
              <w:rPr>
                <w:rFonts w:ascii="TH Sarabun New" w:hAnsi="TH Sarabun New" w:cs="TH Sarabun New"/>
                <w:noProof/>
                <w:sz w:val="32"/>
                <w:szCs w:val="32"/>
              </w:rPr>
              <w:t>0.00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  <w:tc>
          <w:tcPr>
            <w:tcW w:w="2214" w:type="dxa"/>
          </w:tcPr>
          <w:p w14:paraId="730ED4D3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E33408">
              <w:rPr>
                <w:rFonts w:ascii="TH Sarabun New" w:hAnsi="TH Sarabun New" w:cs="TH Sarabun New"/>
                <w:noProof/>
                <w:sz w:val="32"/>
                <w:szCs w:val="32"/>
              </w:rPr>
              <w:t>19.71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</w:tr>
    </w:tbl>
    <w:p w14:paraId="0AE92C62" w14:textId="7358DE22" w:rsidR="00E81B54" w:rsidRPr="00E33408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  <w:r w:rsidRPr="00E33408">
        <w:rPr>
          <w:rFonts w:ascii="TH Sarabun New" w:hAnsi="TH Sarabun New" w:cs="TH Sarabun New"/>
          <w:sz w:val="32"/>
          <w:szCs w:val="32"/>
        </w:rPr>
        <w:t xml:space="preserve">Feed Rate </w:t>
      </w:r>
      <w:r w:rsidR="0012120C" w:rsidRPr="00E33408">
        <w:rPr>
          <w:rFonts w:ascii="TH Sarabun New" w:hAnsi="TH Sarabun New" w:cs="TH Sarabun New"/>
          <w:sz w:val="32"/>
          <w:szCs w:val="32"/>
        </w:rPr>
        <w:t>30</w:t>
      </w:r>
      <w:r w:rsidR="00B56F84" w:rsidRPr="00E33408">
        <w:rPr>
          <w:rFonts w:ascii="TH Sarabun New" w:hAnsi="TH Sarabun New" w:cs="TH Sarabun New"/>
          <w:sz w:val="32"/>
          <w:szCs w:val="32"/>
        </w:rPr>
        <w:t xml:space="preserve"> mm/sec</w:t>
      </w:r>
    </w:p>
    <w:p w14:paraId="2E58697E" w14:textId="77777777" w:rsidR="00E81B54" w:rsidRPr="00E33408" w:rsidRDefault="00E81B54" w:rsidP="00CC1F9C">
      <w:pPr>
        <w:spacing w:after="0" w:line="240" w:lineRule="auto"/>
        <w:rPr>
          <w:rFonts w:ascii="TH Sarabun New" w:hAnsi="TH Sarabun New" w:cs="TH Sarabun New"/>
          <w:sz w:val="32"/>
          <w:szCs w:val="32"/>
        </w:rPr>
      </w:pPr>
      <w:r w:rsidRPr="00E33408">
        <w:rPr>
          <w:rFonts w:ascii="TH Sarabun New" w:hAnsi="TH Sarabun New" w:cs="TH Sarabun New"/>
          <w:sz w:val="32"/>
          <w:szCs w:val="32"/>
        </w:rPr>
        <w:br w:type="page"/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61"/>
        <w:gridCol w:w="2474"/>
        <w:gridCol w:w="1967"/>
        <w:gridCol w:w="2214"/>
      </w:tblGrid>
      <w:tr w:rsidR="00E81B54" w:rsidRPr="00E33408" w14:paraId="2E1CFE84" w14:textId="77777777" w:rsidTr="00CD0420">
        <w:tc>
          <w:tcPr>
            <w:tcW w:w="2361" w:type="dxa"/>
          </w:tcPr>
          <w:p w14:paraId="10D3E1F7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lastRenderedPageBreak/>
              <w:br w:type="page"/>
            </w:r>
            <w:r w:rsidRPr="00E33408">
              <w:rPr>
                <w:rFonts w:ascii="TH Sarabun New" w:hAnsi="TH Sarabun New" w:cs="TH Sarabun New"/>
                <w:sz w:val="32"/>
                <w:szCs w:val="32"/>
                <w:cs/>
              </w:rPr>
              <w:t>จำนวนครั้ง</w:t>
            </w:r>
          </w:p>
        </w:tc>
        <w:tc>
          <w:tcPr>
            <w:tcW w:w="2474" w:type="dxa"/>
          </w:tcPr>
          <w:p w14:paraId="2B907661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ได้ปริมาณ 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1967" w:type="dxa"/>
          </w:tcPr>
          <w:p w14:paraId="601A432C" w14:textId="77777777" w:rsidR="00E81B54" w:rsidRPr="00E33408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ผิดผลาด 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2214" w:type="dxa"/>
          </w:tcPr>
          <w:p w14:paraId="6A8FEA50" w14:textId="77777777" w:rsidR="00E81B54" w:rsidRPr="00E33408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color w:val="212121"/>
                <w:sz w:val="32"/>
                <w:szCs w:val="32"/>
                <w:cs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ใช้เวลา 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t>(</w:t>
            </w:r>
            <w:r w:rsidRPr="00E33408">
              <w:rPr>
                <w:rFonts w:ascii="TH Sarabun New" w:hAnsi="TH Sarabun New" w:cs="TH Sarabun New"/>
                <w:color w:val="212121"/>
                <w:sz w:val="32"/>
                <w:szCs w:val="32"/>
                <w:lang w:val="en"/>
              </w:rPr>
              <w:t xml:space="preserve"> second</w:t>
            </w:r>
            <w:r w:rsidRPr="00E33408">
              <w:rPr>
                <w:rFonts w:ascii="TH Sarabun New" w:hAnsi="TH Sarabun New" w:cs="TH Sarabun New"/>
                <w:color w:val="212121"/>
                <w:sz w:val="32"/>
                <w:szCs w:val="32"/>
              </w:rPr>
              <w:t xml:space="preserve"> )</w:t>
            </w:r>
          </w:p>
        </w:tc>
      </w:tr>
      <w:tr w:rsidR="00E81B54" w:rsidRPr="00E33408" w14:paraId="49E959A2" w14:textId="77777777" w:rsidTr="00CD0420">
        <w:tc>
          <w:tcPr>
            <w:tcW w:w="2361" w:type="dxa"/>
          </w:tcPr>
          <w:p w14:paraId="295CE6AC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</w:t>
            </w:r>
          </w:p>
        </w:tc>
        <w:tc>
          <w:tcPr>
            <w:tcW w:w="2474" w:type="dxa"/>
          </w:tcPr>
          <w:p w14:paraId="6C0A0A5B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583C35E6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18ECA7AD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28.89</w:t>
            </w:r>
          </w:p>
        </w:tc>
      </w:tr>
      <w:tr w:rsidR="00E81B54" w:rsidRPr="00E33408" w14:paraId="675D901F" w14:textId="77777777" w:rsidTr="00CD0420">
        <w:tc>
          <w:tcPr>
            <w:tcW w:w="2361" w:type="dxa"/>
          </w:tcPr>
          <w:p w14:paraId="18208820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2</w:t>
            </w:r>
          </w:p>
        </w:tc>
        <w:tc>
          <w:tcPr>
            <w:tcW w:w="2474" w:type="dxa"/>
          </w:tcPr>
          <w:p w14:paraId="3312F929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79ED62F2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22F9E1F1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28.88</w:t>
            </w:r>
          </w:p>
        </w:tc>
      </w:tr>
      <w:tr w:rsidR="00E81B54" w:rsidRPr="00E33408" w14:paraId="7E36E6DD" w14:textId="77777777" w:rsidTr="00CD0420">
        <w:tc>
          <w:tcPr>
            <w:tcW w:w="2361" w:type="dxa"/>
          </w:tcPr>
          <w:p w14:paraId="0B6EF099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3</w:t>
            </w:r>
          </w:p>
        </w:tc>
        <w:tc>
          <w:tcPr>
            <w:tcW w:w="2474" w:type="dxa"/>
          </w:tcPr>
          <w:p w14:paraId="3A10D04F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32143F6A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4DD1A1BE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28.89</w:t>
            </w:r>
          </w:p>
        </w:tc>
      </w:tr>
      <w:tr w:rsidR="00E81B54" w:rsidRPr="00E33408" w14:paraId="31E53D15" w14:textId="77777777" w:rsidTr="00CD0420">
        <w:tc>
          <w:tcPr>
            <w:tcW w:w="2361" w:type="dxa"/>
          </w:tcPr>
          <w:p w14:paraId="1B439B42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4</w:t>
            </w:r>
          </w:p>
        </w:tc>
        <w:tc>
          <w:tcPr>
            <w:tcW w:w="2474" w:type="dxa"/>
          </w:tcPr>
          <w:p w14:paraId="0BA7E6E8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43520109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3BFE9D4C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28.87</w:t>
            </w:r>
          </w:p>
        </w:tc>
      </w:tr>
      <w:tr w:rsidR="00E81B54" w:rsidRPr="00E33408" w14:paraId="2995F62B" w14:textId="77777777" w:rsidTr="00CD0420">
        <w:trPr>
          <w:trHeight w:val="441"/>
        </w:trPr>
        <w:tc>
          <w:tcPr>
            <w:tcW w:w="2361" w:type="dxa"/>
          </w:tcPr>
          <w:p w14:paraId="42652B9D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5</w:t>
            </w:r>
          </w:p>
        </w:tc>
        <w:tc>
          <w:tcPr>
            <w:tcW w:w="2474" w:type="dxa"/>
          </w:tcPr>
          <w:p w14:paraId="3E470FD6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47374A80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2F31EE76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28.91</w:t>
            </w:r>
          </w:p>
        </w:tc>
      </w:tr>
      <w:tr w:rsidR="00E81B54" w:rsidRPr="00E33408" w14:paraId="49084D21" w14:textId="77777777" w:rsidTr="00CD0420">
        <w:trPr>
          <w:trHeight w:val="441"/>
        </w:trPr>
        <w:tc>
          <w:tcPr>
            <w:tcW w:w="2361" w:type="dxa"/>
          </w:tcPr>
          <w:p w14:paraId="7911862A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  <w:cs/>
              </w:rPr>
              <w:t>เฉลี่ย</w:t>
            </w:r>
          </w:p>
        </w:tc>
        <w:tc>
          <w:tcPr>
            <w:tcW w:w="2474" w:type="dxa"/>
          </w:tcPr>
          <w:p w14:paraId="30550274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484BE618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E33408">
              <w:rPr>
                <w:rFonts w:ascii="TH Sarabun New" w:hAnsi="TH Sarabun New" w:cs="TH Sarabun New"/>
                <w:noProof/>
                <w:sz w:val="32"/>
                <w:szCs w:val="32"/>
              </w:rPr>
              <w:t>0.00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  <w:tc>
          <w:tcPr>
            <w:tcW w:w="2214" w:type="dxa"/>
          </w:tcPr>
          <w:p w14:paraId="22C70B46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E33408">
              <w:rPr>
                <w:rFonts w:ascii="TH Sarabun New" w:hAnsi="TH Sarabun New" w:cs="TH Sarabun New"/>
                <w:noProof/>
                <w:sz w:val="32"/>
                <w:szCs w:val="32"/>
              </w:rPr>
              <w:t>28.89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</w:tr>
    </w:tbl>
    <w:p w14:paraId="5E83B684" w14:textId="21EFA173" w:rsidR="00E81B54" w:rsidRPr="00E33408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  <w:r w:rsidRPr="00E33408">
        <w:rPr>
          <w:rFonts w:ascii="TH Sarabun New" w:hAnsi="TH Sarabun New" w:cs="TH Sarabun New"/>
          <w:sz w:val="32"/>
          <w:szCs w:val="32"/>
        </w:rPr>
        <w:t xml:space="preserve">Feed Rate </w:t>
      </w:r>
      <w:r w:rsidR="0012120C" w:rsidRPr="00E33408">
        <w:rPr>
          <w:rFonts w:ascii="TH Sarabun New" w:hAnsi="TH Sarabun New" w:cs="TH Sarabun New"/>
          <w:sz w:val="32"/>
          <w:szCs w:val="32"/>
        </w:rPr>
        <w:t>20</w:t>
      </w:r>
      <w:r w:rsidR="00B56F84" w:rsidRPr="00E33408">
        <w:rPr>
          <w:rFonts w:ascii="TH Sarabun New" w:hAnsi="TH Sarabun New" w:cs="TH Sarabun New"/>
          <w:sz w:val="32"/>
          <w:szCs w:val="32"/>
        </w:rPr>
        <w:t xml:space="preserve"> mm/sec</w:t>
      </w:r>
    </w:p>
    <w:p w14:paraId="1AF19492" w14:textId="77777777" w:rsidR="00E81B54" w:rsidRPr="00E33408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61"/>
        <w:gridCol w:w="2474"/>
        <w:gridCol w:w="1967"/>
        <w:gridCol w:w="2214"/>
      </w:tblGrid>
      <w:tr w:rsidR="00E81B54" w:rsidRPr="00E33408" w14:paraId="163DC5ED" w14:textId="77777777" w:rsidTr="00CD0420">
        <w:tc>
          <w:tcPr>
            <w:tcW w:w="2361" w:type="dxa"/>
          </w:tcPr>
          <w:p w14:paraId="7DFDC363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br w:type="page"/>
            </w:r>
            <w:r w:rsidRPr="00E33408">
              <w:rPr>
                <w:rFonts w:ascii="TH Sarabun New" w:hAnsi="TH Sarabun New" w:cs="TH Sarabun New"/>
                <w:sz w:val="32"/>
                <w:szCs w:val="32"/>
                <w:cs/>
              </w:rPr>
              <w:t>จำนวนครั้ง</w:t>
            </w:r>
          </w:p>
        </w:tc>
        <w:tc>
          <w:tcPr>
            <w:tcW w:w="2474" w:type="dxa"/>
          </w:tcPr>
          <w:p w14:paraId="0B3D9A37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ได้ปริมาณ 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1967" w:type="dxa"/>
          </w:tcPr>
          <w:p w14:paraId="5551DD29" w14:textId="77777777" w:rsidR="00E81B54" w:rsidRPr="00E33408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ผิดผลาด 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2214" w:type="dxa"/>
          </w:tcPr>
          <w:p w14:paraId="409E5C0A" w14:textId="77777777" w:rsidR="00E81B54" w:rsidRPr="00E33408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color w:val="212121"/>
                <w:sz w:val="32"/>
                <w:szCs w:val="32"/>
                <w:cs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ใช้เวลา 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t>(</w:t>
            </w:r>
            <w:r w:rsidRPr="00E33408">
              <w:rPr>
                <w:rFonts w:ascii="TH Sarabun New" w:hAnsi="TH Sarabun New" w:cs="TH Sarabun New"/>
                <w:color w:val="212121"/>
                <w:sz w:val="32"/>
                <w:szCs w:val="32"/>
                <w:lang w:val="en"/>
              </w:rPr>
              <w:t xml:space="preserve"> second</w:t>
            </w:r>
            <w:r w:rsidRPr="00E33408">
              <w:rPr>
                <w:rFonts w:ascii="TH Sarabun New" w:hAnsi="TH Sarabun New" w:cs="TH Sarabun New"/>
                <w:color w:val="212121"/>
                <w:sz w:val="32"/>
                <w:szCs w:val="32"/>
              </w:rPr>
              <w:t xml:space="preserve"> )</w:t>
            </w:r>
          </w:p>
        </w:tc>
      </w:tr>
      <w:tr w:rsidR="00E81B54" w:rsidRPr="00E33408" w14:paraId="75343376" w14:textId="77777777" w:rsidTr="00CD0420">
        <w:tc>
          <w:tcPr>
            <w:tcW w:w="2361" w:type="dxa"/>
          </w:tcPr>
          <w:p w14:paraId="5ADEC3DA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</w:t>
            </w:r>
          </w:p>
        </w:tc>
        <w:tc>
          <w:tcPr>
            <w:tcW w:w="2474" w:type="dxa"/>
          </w:tcPr>
          <w:p w14:paraId="2F0C6939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0A2D802F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0E9B41B3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55.10</w:t>
            </w:r>
          </w:p>
        </w:tc>
      </w:tr>
      <w:tr w:rsidR="00E81B54" w:rsidRPr="00E33408" w14:paraId="3A09F499" w14:textId="77777777" w:rsidTr="00CD0420">
        <w:tc>
          <w:tcPr>
            <w:tcW w:w="2361" w:type="dxa"/>
          </w:tcPr>
          <w:p w14:paraId="6EA721FC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2</w:t>
            </w:r>
          </w:p>
        </w:tc>
        <w:tc>
          <w:tcPr>
            <w:tcW w:w="2474" w:type="dxa"/>
          </w:tcPr>
          <w:p w14:paraId="1CCFC4F3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69C35041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04EAAD60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55.05</w:t>
            </w:r>
          </w:p>
        </w:tc>
      </w:tr>
      <w:tr w:rsidR="00E81B54" w:rsidRPr="00E33408" w14:paraId="3976EEC7" w14:textId="77777777" w:rsidTr="00CD0420">
        <w:tc>
          <w:tcPr>
            <w:tcW w:w="2361" w:type="dxa"/>
          </w:tcPr>
          <w:p w14:paraId="2AF95851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3</w:t>
            </w:r>
          </w:p>
        </w:tc>
        <w:tc>
          <w:tcPr>
            <w:tcW w:w="2474" w:type="dxa"/>
          </w:tcPr>
          <w:p w14:paraId="3ABDE0E3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2169268E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59F8D101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55.08</w:t>
            </w:r>
          </w:p>
        </w:tc>
      </w:tr>
      <w:tr w:rsidR="00E81B54" w:rsidRPr="00E33408" w14:paraId="44633B2E" w14:textId="77777777" w:rsidTr="00CD0420">
        <w:tc>
          <w:tcPr>
            <w:tcW w:w="2361" w:type="dxa"/>
          </w:tcPr>
          <w:p w14:paraId="22B312D9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4</w:t>
            </w:r>
          </w:p>
        </w:tc>
        <w:tc>
          <w:tcPr>
            <w:tcW w:w="2474" w:type="dxa"/>
          </w:tcPr>
          <w:p w14:paraId="4AE6DE68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15EF11E0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0F8D8CE7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55.10</w:t>
            </w:r>
          </w:p>
        </w:tc>
      </w:tr>
      <w:tr w:rsidR="00E81B54" w:rsidRPr="00E33408" w14:paraId="0BA93E4C" w14:textId="77777777" w:rsidTr="00CD0420">
        <w:trPr>
          <w:trHeight w:val="441"/>
        </w:trPr>
        <w:tc>
          <w:tcPr>
            <w:tcW w:w="2361" w:type="dxa"/>
          </w:tcPr>
          <w:p w14:paraId="2DE23592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5</w:t>
            </w:r>
          </w:p>
        </w:tc>
        <w:tc>
          <w:tcPr>
            <w:tcW w:w="2474" w:type="dxa"/>
          </w:tcPr>
          <w:p w14:paraId="5A2DDE0E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2CACABE2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774ACD0C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54.99</w:t>
            </w:r>
          </w:p>
        </w:tc>
      </w:tr>
      <w:tr w:rsidR="00E81B54" w:rsidRPr="00E33408" w14:paraId="4B1643EA" w14:textId="77777777" w:rsidTr="00CD0420">
        <w:trPr>
          <w:trHeight w:val="441"/>
        </w:trPr>
        <w:tc>
          <w:tcPr>
            <w:tcW w:w="2361" w:type="dxa"/>
          </w:tcPr>
          <w:p w14:paraId="76C7A3AD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  <w:cs/>
              </w:rPr>
              <w:t>เฉลี่ย</w:t>
            </w:r>
          </w:p>
        </w:tc>
        <w:tc>
          <w:tcPr>
            <w:tcW w:w="2474" w:type="dxa"/>
          </w:tcPr>
          <w:p w14:paraId="63DF1B48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012687AE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E33408">
              <w:rPr>
                <w:rFonts w:ascii="TH Sarabun New" w:hAnsi="TH Sarabun New" w:cs="TH Sarabun New"/>
                <w:noProof/>
                <w:sz w:val="32"/>
                <w:szCs w:val="32"/>
              </w:rPr>
              <w:t>0.00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  <w:tc>
          <w:tcPr>
            <w:tcW w:w="2214" w:type="dxa"/>
          </w:tcPr>
          <w:p w14:paraId="3E2FCE9D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E33408">
              <w:rPr>
                <w:rFonts w:ascii="TH Sarabun New" w:hAnsi="TH Sarabun New" w:cs="TH Sarabun New"/>
                <w:noProof/>
                <w:sz w:val="32"/>
                <w:szCs w:val="32"/>
              </w:rPr>
              <w:t>55.06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</w:tr>
    </w:tbl>
    <w:p w14:paraId="30383602" w14:textId="6CD8C9FC" w:rsidR="00E81B54" w:rsidRPr="00E33408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  <w:r w:rsidRPr="00E33408">
        <w:rPr>
          <w:rFonts w:ascii="TH Sarabun New" w:hAnsi="TH Sarabun New" w:cs="TH Sarabun New"/>
          <w:sz w:val="32"/>
          <w:szCs w:val="32"/>
        </w:rPr>
        <w:t xml:space="preserve">Feed Rate </w:t>
      </w:r>
      <w:r w:rsidR="0012120C" w:rsidRPr="00E33408">
        <w:rPr>
          <w:rFonts w:ascii="TH Sarabun New" w:hAnsi="TH Sarabun New" w:cs="TH Sarabun New"/>
          <w:sz w:val="32"/>
          <w:szCs w:val="32"/>
        </w:rPr>
        <w:t>10</w:t>
      </w:r>
      <w:r w:rsidR="00B56F84" w:rsidRPr="00E33408">
        <w:rPr>
          <w:rFonts w:ascii="TH Sarabun New" w:hAnsi="TH Sarabun New" w:cs="TH Sarabun New"/>
          <w:sz w:val="32"/>
          <w:szCs w:val="32"/>
        </w:rPr>
        <w:t xml:space="preserve"> mm/sec</w:t>
      </w:r>
    </w:p>
    <w:p w14:paraId="062696CD" w14:textId="77777777" w:rsidR="00E81B54" w:rsidRPr="00E33408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61"/>
        <w:gridCol w:w="2474"/>
        <w:gridCol w:w="1967"/>
        <w:gridCol w:w="2214"/>
      </w:tblGrid>
      <w:tr w:rsidR="00E81B54" w:rsidRPr="00E33408" w14:paraId="6B736592" w14:textId="77777777" w:rsidTr="00CD0420">
        <w:tc>
          <w:tcPr>
            <w:tcW w:w="2361" w:type="dxa"/>
          </w:tcPr>
          <w:p w14:paraId="777CC7EF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  <w:cs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br w:type="page"/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br w:type="page"/>
            </w:r>
            <w:r w:rsidRPr="00E33408">
              <w:rPr>
                <w:rFonts w:ascii="TH Sarabun New" w:hAnsi="TH Sarabun New" w:cs="TH Sarabun New"/>
                <w:sz w:val="32"/>
                <w:szCs w:val="32"/>
                <w:cs/>
              </w:rPr>
              <w:t>จำนวนครั้ง</w:t>
            </w:r>
          </w:p>
        </w:tc>
        <w:tc>
          <w:tcPr>
            <w:tcW w:w="2474" w:type="dxa"/>
          </w:tcPr>
          <w:p w14:paraId="090F1A88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ได้ปริมาณ 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1967" w:type="dxa"/>
          </w:tcPr>
          <w:p w14:paraId="23798CE1" w14:textId="77777777" w:rsidR="00E81B54" w:rsidRPr="00E33408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ผิดผลาด 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t>( ml )</w:t>
            </w:r>
          </w:p>
        </w:tc>
        <w:tc>
          <w:tcPr>
            <w:tcW w:w="2214" w:type="dxa"/>
          </w:tcPr>
          <w:p w14:paraId="091E536E" w14:textId="77777777" w:rsidR="00E81B54" w:rsidRPr="00E33408" w:rsidRDefault="00E81B54" w:rsidP="00CC1F9C">
            <w:pPr>
              <w:pStyle w:val="HTMLPreformatted"/>
              <w:shd w:val="clear" w:color="auto" w:fill="FFFFFF"/>
              <w:jc w:val="center"/>
              <w:rPr>
                <w:rFonts w:ascii="TH Sarabun New" w:hAnsi="TH Sarabun New" w:cs="TH Sarabun New"/>
                <w:color w:val="212121"/>
                <w:sz w:val="32"/>
                <w:szCs w:val="32"/>
                <w:cs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  <w:cs/>
              </w:rPr>
              <w:t xml:space="preserve">ใช้เวลา 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t>(</w:t>
            </w:r>
            <w:r w:rsidRPr="00E33408">
              <w:rPr>
                <w:rFonts w:ascii="TH Sarabun New" w:hAnsi="TH Sarabun New" w:cs="TH Sarabun New"/>
                <w:color w:val="212121"/>
                <w:sz w:val="32"/>
                <w:szCs w:val="32"/>
                <w:lang w:val="en"/>
              </w:rPr>
              <w:t xml:space="preserve"> second</w:t>
            </w:r>
            <w:r w:rsidRPr="00E33408">
              <w:rPr>
                <w:rFonts w:ascii="TH Sarabun New" w:hAnsi="TH Sarabun New" w:cs="TH Sarabun New"/>
                <w:color w:val="212121"/>
                <w:sz w:val="32"/>
                <w:szCs w:val="32"/>
              </w:rPr>
              <w:t xml:space="preserve"> )</w:t>
            </w:r>
          </w:p>
        </w:tc>
      </w:tr>
      <w:tr w:rsidR="00E81B54" w:rsidRPr="00E33408" w14:paraId="5B6E05CB" w14:textId="77777777" w:rsidTr="00CD0420">
        <w:tc>
          <w:tcPr>
            <w:tcW w:w="2361" w:type="dxa"/>
          </w:tcPr>
          <w:p w14:paraId="450C7E3C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</w:t>
            </w:r>
          </w:p>
        </w:tc>
        <w:tc>
          <w:tcPr>
            <w:tcW w:w="2474" w:type="dxa"/>
          </w:tcPr>
          <w:p w14:paraId="0B53A8BB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237CB4C0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022EE0AD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600.06</w:t>
            </w:r>
          </w:p>
        </w:tc>
      </w:tr>
      <w:tr w:rsidR="00E81B54" w:rsidRPr="00E33408" w14:paraId="2F867844" w14:textId="77777777" w:rsidTr="00CD0420">
        <w:tc>
          <w:tcPr>
            <w:tcW w:w="2361" w:type="dxa"/>
          </w:tcPr>
          <w:p w14:paraId="26E11863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2</w:t>
            </w:r>
          </w:p>
        </w:tc>
        <w:tc>
          <w:tcPr>
            <w:tcW w:w="2474" w:type="dxa"/>
          </w:tcPr>
          <w:p w14:paraId="24715E11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2C326C52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25725DD5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600.00</w:t>
            </w:r>
          </w:p>
        </w:tc>
      </w:tr>
      <w:tr w:rsidR="00E81B54" w:rsidRPr="00E33408" w14:paraId="32670B35" w14:textId="77777777" w:rsidTr="00CD0420">
        <w:tc>
          <w:tcPr>
            <w:tcW w:w="2361" w:type="dxa"/>
          </w:tcPr>
          <w:p w14:paraId="54C091E8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3</w:t>
            </w:r>
          </w:p>
        </w:tc>
        <w:tc>
          <w:tcPr>
            <w:tcW w:w="2474" w:type="dxa"/>
          </w:tcPr>
          <w:p w14:paraId="7AAA5CE0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74B9F748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1D507361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600.10</w:t>
            </w:r>
          </w:p>
        </w:tc>
      </w:tr>
      <w:tr w:rsidR="00E81B54" w:rsidRPr="00E33408" w14:paraId="72C8EC10" w14:textId="77777777" w:rsidTr="00CD0420">
        <w:tc>
          <w:tcPr>
            <w:tcW w:w="2361" w:type="dxa"/>
          </w:tcPr>
          <w:p w14:paraId="3625C838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4</w:t>
            </w:r>
          </w:p>
        </w:tc>
        <w:tc>
          <w:tcPr>
            <w:tcW w:w="2474" w:type="dxa"/>
          </w:tcPr>
          <w:p w14:paraId="627EEF9F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3ABB9A74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4A211900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600.05</w:t>
            </w:r>
          </w:p>
        </w:tc>
      </w:tr>
      <w:tr w:rsidR="00E81B54" w:rsidRPr="00E33408" w14:paraId="2A6D9AB7" w14:textId="77777777" w:rsidTr="00CD0420">
        <w:trPr>
          <w:trHeight w:val="441"/>
        </w:trPr>
        <w:tc>
          <w:tcPr>
            <w:tcW w:w="2361" w:type="dxa"/>
          </w:tcPr>
          <w:p w14:paraId="21152491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5</w:t>
            </w:r>
          </w:p>
        </w:tc>
        <w:tc>
          <w:tcPr>
            <w:tcW w:w="2474" w:type="dxa"/>
          </w:tcPr>
          <w:p w14:paraId="432880CE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03E2262C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0</w:t>
            </w:r>
          </w:p>
        </w:tc>
        <w:tc>
          <w:tcPr>
            <w:tcW w:w="2214" w:type="dxa"/>
          </w:tcPr>
          <w:p w14:paraId="15DF1677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600.15</w:t>
            </w:r>
          </w:p>
        </w:tc>
      </w:tr>
      <w:tr w:rsidR="00E81B54" w:rsidRPr="00E33408" w14:paraId="1A5C5E98" w14:textId="77777777" w:rsidTr="00CD0420">
        <w:trPr>
          <w:trHeight w:val="441"/>
        </w:trPr>
        <w:tc>
          <w:tcPr>
            <w:tcW w:w="2361" w:type="dxa"/>
          </w:tcPr>
          <w:p w14:paraId="49D51CE5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  <w:cs/>
              </w:rPr>
              <w:t>เฉลี่ย</w:t>
            </w:r>
          </w:p>
        </w:tc>
        <w:tc>
          <w:tcPr>
            <w:tcW w:w="2474" w:type="dxa"/>
          </w:tcPr>
          <w:p w14:paraId="0FC262CC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t>10</w:t>
            </w:r>
          </w:p>
        </w:tc>
        <w:tc>
          <w:tcPr>
            <w:tcW w:w="1967" w:type="dxa"/>
          </w:tcPr>
          <w:p w14:paraId="2F54EB46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E33408">
              <w:rPr>
                <w:rFonts w:ascii="TH Sarabun New" w:hAnsi="TH Sarabun New" w:cs="TH Sarabun New"/>
                <w:noProof/>
                <w:sz w:val="32"/>
                <w:szCs w:val="32"/>
              </w:rPr>
              <w:t>0.00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  <w:tc>
          <w:tcPr>
            <w:tcW w:w="2214" w:type="dxa"/>
          </w:tcPr>
          <w:p w14:paraId="67D2BAFD" w14:textId="77777777" w:rsidR="00E81B54" w:rsidRPr="00E33408" w:rsidRDefault="00E81B54" w:rsidP="00CC1F9C">
            <w:pPr>
              <w:jc w:val="center"/>
              <w:rPr>
                <w:rFonts w:ascii="TH Sarabun New" w:hAnsi="TH Sarabun New" w:cs="TH Sarabun New"/>
                <w:sz w:val="32"/>
                <w:szCs w:val="32"/>
              </w:rPr>
            </w:pP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begin"/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instrText xml:space="preserve"> =AVERAGE(ABOVE) \# "0.00" </w:instrTex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separate"/>
            </w:r>
            <w:r w:rsidRPr="00E33408">
              <w:rPr>
                <w:rFonts w:ascii="TH Sarabun New" w:hAnsi="TH Sarabun New" w:cs="TH Sarabun New"/>
                <w:noProof/>
                <w:sz w:val="32"/>
                <w:szCs w:val="32"/>
              </w:rPr>
              <w:t>600.07</w:t>
            </w:r>
            <w:r w:rsidRPr="00E33408">
              <w:rPr>
                <w:rFonts w:ascii="TH Sarabun New" w:hAnsi="TH Sarabun New" w:cs="TH Sarabun New"/>
                <w:sz w:val="32"/>
                <w:szCs w:val="32"/>
              </w:rPr>
              <w:fldChar w:fldCharType="end"/>
            </w:r>
          </w:p>
        </w:tc>
      </w:tr>
    </w:tbl>
    <w:p w14:paraId="64A5A929" w14:textId="551BE675" w:rsidR="00E81B54" w:rsidRPr="00E33408" w:rsidRDefault="00E81B54" w:rsidP="00CC1F9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  <w:r w:rsidRPr="00E33408">
        <w:rPr>
          <w:rFonts w:ascii="TH Sarabun New" w:hAnsi="TH Sarabun New" w:cs="TH Sarabun New"/>
          <w:sz w:val="32"/>
          <w:szCs w:val="32"/>
        </w:rPr>
        <w:t>Feed Rate 1</w:t>
      </w:r>
      <w:r w:rsidR="00B56F84" w:rsidRPr="00E33408">
        <w:rPr>
          <w:rFonts w:ascii="TH Sarabun New" w:hAnsi="TH Sarabun New" w:cs="TH Sarabun New"/>
          <w:sz w:val="32"/>
          <w:szCs w:val="32"/>
        </w:rPr>
        <w:t xml:space="preserve"> mm/sec</w:t>
      </w:r>
    </w:p>
    <w:p w14:paraId="24ED3387" w14:textId="77777777" w:rsidR="0094293F" w:rsidRPr="00E33408" w:rsidRDefault="0094293F" w:rsidP="00CC1F9C">
      <w:pPr>
        <w:spacing w:after="0" w:line="240" w:lineRule="auto"/>
        <w:ind w:left="720" w:firstLine="720"/>
        <w:rPr>
          <w:rFonts w:ascii="TH Sarabun New" w:hAnsi="TH Sarabun New" w:cs="TH Sarabun New"/>
          <w:color w:val="000000" w:themeColor="text1"/>
          <w:sz w:val="32"/>
          <w:szCs w:val="32"/>
        </w:rPr>
      </w:pPr>
    </w:p>
    <w:p w14:paraId="0E0CD03D" w14:textId="1C9D7247" w:rsidR="00AC5645" w:rsidRPr="00E33408" w:rsidRDefault="00AC5645" w:rsidP="00CC1F9C">
      <w:p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</w:p>
    <w:p w14:paraId="7D697198" w14:textId="77777777" w:rsidR="00E60F20" w:rsidRPr="00E33408" w:rsidRDefault="00E60F20" w:rsidP="00CC1F9C">
      <w:p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  <w:r w:rsidRPr="00E33408">
        <w:rPr>
          <w:rFonts w:ascii="TH Sarabun New" w:hAnsi="TH Sarabun New" w:cs="TH Sarabun New"/>
          <w:color w:val="000000" w:themeColor="text1"/>
          <w:sz w:val="32"/>
          <w:szCs w:val="32"/>
        </w:rPr>
        <w:br w:type="page"/>
      </w:r>
    </w:p>
    <w:p w14:paraId="41E51694" w14:textId="2E4AC9C2" w:rsidR="00AC5645" w:rsidRPr="00E33408" w:rsidRDefault="00AC5645" w:rsidP="00CC1F9C">
      <w:pPr>
        <w:spacing w:after="0" w:line="240" w:lineRule="auto"/>
        <w:jc w:val="center"/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</w:pPr>
      <w:r w:rsidRPr="00E33408">
        <w:rPr>
          <w:rFonts w:ascii="TH Sarabun New" w:hAnsi="TH Sarabun New" w:cs="TH Sarabun New"/>
          <w:b/>
          <w:bCs/>
          <w:color w:val="000000" w:themeColor="text1"/>
          <w:sz w:val="32"/>
          <w:szCs w:val="32"/>
          <w:cs/>
        </w:rPr>
        <w:lastRenderedPageBreak/>
        <w:t>บทที่</w:t>
      </w:r>
      <w:r w:rsidRPr="00E33408"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  <w:t xml:space="preserve"> </w:t>
      </w:r>
      <w:r w:rsidR="0012120C" w:rsidRPr="00E33408"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  <w:t>5</w:t>
      </w:r>
    </w:p>
    <w:p w14:paraId="3EA939E8" w14:textId="7322B722" w:rsidR="0012120C" w:rsidRPr="00E33408" w:rsidRDefault="00AC5645" w:rsidP="002F1DA4">
      <w:pPr>
        <w:spacing w:after="0" w:line="240" w:lineRule="auto"/>
        <w:jc w:val="center"/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</w:pPr>
      <w:r w:rsidRPr="00E33408">
        <w:rPr>
          <w:rFonts w:ascii="TH Sarabun New" w:hAnsi="TH Sarabun New" w:cs="TH Sarabun New"/>
          <w:b/>
          <w:bCs/>
          <w:color w:val="000000" w:themeColor="text1"/>
          <w:sz w:val="32"/>
          <w:szCs w:val="32"/>
          <w:cs/>
        </w:rPr>
        <w:t>สรุปผล</w:t>
      </w:r>
      <w:r w:rsidR="0012120C" w:rsidRPr="00E33408">
        <w:rPr>
          <w:rFonts w:ascii="TH Sarabun New" w:hAnsi="TH Sarabun New" w:cs="TH Sarabun New"/>
          <w:b/>
          <w:bCs/>
          <w:color w:val="000000" w:themeColor="text1"/>
          <w:sz w:val="32"/>
          <w:szCs w:val="32"/>
          <w:cs/>
        </w:rPr>
        <w:t>การทดลอง</w:t>
      </w:r>
      <w:r w:rsidR="001268A5" w:rsidRPr="00E33408">
        <w:rPr>
          <w:rFonts w:ascii="TH Sarabun New" w:hAnsi="TH Sarabun New" w:cs="TH Sarabun New"/>
          <w:b/>
          <w:bCs/>
          <w:color w:val="000000" w:themeColor="text1"/>
          <w:sz w:val="32"/>
          <w:szCs w:val="32"/>
          <w:cs/>
        </w:rPr>
        <w:t>และข้อเสนอแนะ</w:t>
      </w:r>
    </w:p>
    <w:p w14:paraId="15D89402" w14:textId="400B8856" w:rsidR="009E69C8" w:rsidRPr="00E33408" w:rsidRDefault="000065F5" w:rsidP="009E69C8">
      <w:pPr>
        <w:spacing w:after="0" w:line="240" w:lineRule="auto"/>
        <w:jc w:val="center"/>
        <w:rPr>
          <w:rFonts w:ascii="TH Sarabun New" w:hAnsi="TH Sarabun New" w:cs="TH Sarabun New"/>
          <w:color w:val="000000" w:themeColor="text1"/>
          <w:sz w:val="32"/>
          <w:szCs w:val="32"/>
        </w:rPr>
      </w:pPr>
      <w:r>
        <w:rPr>
          <w:rFonts w:ascii="TH Sarabun New" w:hAnsi="TH Sarabun New" w:cs="TH Sarabun New"/>
          <w:noProof/>
          <w:color w:val="000000" w:themeColor="text1"/>
          <w:sz w:val="32"/>
          <w:szCs w:val="32"/>
        </w:rPr>
        <w:drawing>
          <wp:inline distT="0" distB="0" distL="0" distR="0" wp14:anchorId="52586D20" wp14:editId="55C6A096">
            <wp:extent cx="5495925" cy="3105150"/>
            <wp:effectExtent l="0" t="0" r="9525" b="0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95925" cy="3105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35A7070" w14:textId="77777777" w:rsidR="009E69C8" w:rsidRPr="00E33408" w:rsidRDefault="009E69C8" w:rsidP="00246069">
      <w:pPr>
        <w:spacing w:after="0" w:line="240" w:lineRule="auto"/>
        <w:rPr>
          <w:rFonts w:ascii="TH Sarabun New" w:hAnsi="TH Sarabun New" w:cs="TH Sarabun New"/>
          <w:color w:val="000000" w:themeColor="text1"/>
          <w:sz w:val="32"/>
          <w:szCs w:val="32"/>
        </w:rPr>
      </w:pPr>
    </w:p>
    <w:p w14:paraId="3385B7CD" w14:textId="77777777" w:rsidR="0012120C" w:rsidRPr="00E33408" w:rsidRDefault="0012120C" w:rsidP="0012120C">
      <w:pPr>
        <w:spacing w:after="0" w:line="240" w:lineRule="auto"/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</w:pPr>
    </w:p>
    <w:p w14:paraId="23AE2A65" w14:textId="77777777" w:rsidR="0012120C" w:rsidRPr="00E33408" w:rsidRDefault="0012120C">
      <w:pPr>
        <w:rPr>
          <w:rFonts w:ascii="TH Sarabun New" w:hAnsi="TH Sarabun New" w:cs="TH Sarabun New" w:hint="cs"/>
          <w:b/>
          <w:bCs/>
          <w:color w:val="000000" w:themeColor="text1"/>
          <w:sz w:val="32"/>
          <w:szCs w:val="32"/>
          <w:cs/>
        </w:rPr>
      </w:pPr>
      <w:r w:rsidRPr="00E33408">
        <w:rPr>
          <w:rFonts w:ascii="TH Sarabun New" w:hAnsi="TH Sarabun New" w:cs="TH Sarabun New"/>
          <w:b/>
          <w:bCs/>
          <w:color w:val="000000" w:themeColor="text1"/>
          <w:sz w:val="32"/>
          <w:szCs w:val="32"/>
          <w:cs/>
        </w:rPr>
        <w:br w:type="page"/>
      </w:r>
    </w:p>
    <w:p w14:paraId="6AAF481D" w14:textId="2BE8F93C" w:rsidR="002F1DA4" w:rsidRPr="00E33408" w:rsidRDefault="009F4A7B" w:rsidP="002F1DA4">
      <w:pPr>
        <w:spacing w:after="0" w:line="240" w:lineRule="auto"/>
        <w:jc w:val="center"/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</w:pPr>
      <w:r w:rsidRPr="00E33408">
        <w:rPr>
          <w:rFonts w:ascii="TH Sarabun New" w:hAnsi="TH Sarabun New" w:cs="TH Sarabun New"/>
          <w:b/>
          <w:bCs/>
          <w:color w:val="000000" w:themeColor="text1"/>
          <w:sz w:val="32"/>
          <w:szCs w:val="32"/>
          <w:cs/>
        </w:rPr>
        <w:lastRenderedPageBreak/>
        <w:t>อ้างอิง</w:t>
      </w:r>
    </w:p>
    <w:p w14:paraId="028FED71" w14:textId="77777777" w:rsidR="005D445E" w:rsidRPr="00E33408" w:rsidRDefault="002F1DA4" w:rsidP="001268A5">
      <w:pPr>
        <w:pStyle w:val="EndNoteBibliography"/>
        <w:spacing w:after="0"/>
        <w:ind w:left="720" w:hanging="720"/>
        <w:jc w:val="left"/>
        <w:rPr>
          <w:rFonts w:ascii="TH Sarabun New" w:hAnsi="TH Sarabun New" w:cs="TH Sarabun New"/>
          <w:sz w:val="32"/>
          <w:szCs w:val="32"/>
        </w:rPr>
      </w:pPr>
      <w:r w:rsidRPr="00E33408"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  <w:fldChar w:fldCharType="begin"/>
      </w:r>
      <w:r w:rsidRPr="00E33408"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  <w:instrText xml:space="preserve"> ADDIN EN.REFLIST </w:instrText>
      </w:r>
      <w:r w:rsidRPr="00E33408"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  <w:fldChar w:fldCharType="separate"/>
      </w:r>
      <w:r w:rsidR="005D445E" w:rsidRPr="00E33408">
        <w:rPr>
          <w:rFonts w:ascii="TH Sarabun New" w:hAnsi="TH Sarabun New" w:cs="TH Sarabun New"/>
          <w:sz w:val="32"/>
          <w:szCs w:val="32"/>
        </w:rPr>
        <w:t>1.</w:t>
      </w:r>
      <w:r w:rsidR="005D445E" w:rsidRPr="00E33408">
        <w:rPr>
          <w:rFonts w:ascii="TH Sarabun New" w:hAnsi="TH Sarabun New" w:cs="TH Sarabun New"/>
          <w:sz w:val="32"/>
          <w:szCs w:val="32"/>
        </w:rPr>
        <w:tab/>
        <w:t xml:space="preserve">Wikipedia, </w:t>
      </w:r>
      <w:r w:rsidR="005D445E" w:rsidRPr="00E33408">
        <w:rPr>
          <w:rFonts w:ascii="TH Sarabun New" w:hAnsi="TH Sarabun New" w:cs="TH Sarabun New"/>
          <w:i/>
          <w:sz w:val="32"/>
          <w:szCs w:val="32"/>
        </w:rPr>
        <w:t>Arduino.</w:t>
      </w:r>
      <w:r w:rsidR="005D445E" w:rsidRPr="00E33408">
        <w:rPr>
          <w:rFonts w:ascii="TH Sarabun New" w:hAnsi="TH Sarabun New" w:cs="TH Sarabun New"/>
          <w:sz w:val="32"/>
          <w:szCs w:val="32"/>
        </w:rPr>
        <w:t xml:space="preserve"> 2019.</w:t>
      </w:r>
    </w:p>
    <w:p w14:paraId="72D3FCC0" w14:textId="77777777" w:rsidR="005D445E" w:rsidRPr="00E33408" w:rsidRDefault="005D445E" w:rsidP="001268A5">
      <w:pPr>
        <w:pStyle w:val="EndNoteBibliography"/>
        <w:ind w:left="720" w:hanging="720"/>
        <w:jc w:val="left"/>
        <w:rPr>
          <w:rFonts w:ascii="TH Sarabun New" w:hAnsi="TH Sarabun New" w:cs="TH Sarabun New"/>
          <w:sz w:val="32"/>
          <w:szCs w:val="32"/>
        </w:rPr>
      </w:pPr>
      <w:r w:rsidRPr="00E33408">
        <w:rPr>
          <w:rFonts w:ascii="TH Sarabun New" w:hAnsi="TH Sarabun New" w:cs="TH Sarabun New"/>
          <w:sz w:val="32"/>
          <w:szCs w:val="32"/>
        </w:rPr>
        <w:t>2.</w:t>
      </w:r>
      <w:r w:rsidRPr="00E33408">
        <w:rPr>
          <w:rFonts w:ascii="TH Sarabun New" w:hAnsi="TH Sarabun New" w:cs="TH Sarabun New"/>
          <w:sz w:val="32"/>
          <w:szCs w:val="32"/>
        </w:rPr>
        <w:tab/>
        <w:t xml:space="preserve">Wikipedia, </w:t>
      </w:r>
      <w:r w:rsidRPr="00E33408">
        <w:rPr>
          <w:rFonts w:ascii="TH Sarabun New" w:hAnsi="TH Sarabun New" w:cs="TH Sarabun New"/>
          <w:i/>
          <w:sz w:val="32"/>
          <w:szCs w:val="32"/>
        </w:rPr>
        <w:t>Numerical control.</w:t>
      </w:r>
      <w:r w:rsidRPr="00E33408">
        <w:rPr>
          <w:rFonts w:ascii="TH Sarabun New" w:hAnsi="TH Sarabun New" w:cs="TH Sarabun New"/>
          <w:sz w:val="32"/>
          <w:szCs w:val="32"/>
        </w:rPr>
        <w:t xml:space="preserve"> 2019.</w:t>
      </w:r>
    </w:p>
    <w:p w14:paraId="35A67C3A" w14:textId="608647F8" w:rsidR="008E5FFC" w:rsidRPr="00E33408" w:rsidRDefault="002F1DA4" w:rsidP="00CC1F9C">
      <w:pPr>
        <w:spacing w:after="0" w:line="240" w:lineRule="auto"/>
        <w:rPr>
          <w:rFonts w:ascii="TH Sarabun New" w:hAnsi="TH Sarabun New" w:cs="TH Sarabun New"/>
          <w:b/>
          <w:bCs/>
          <w:color w:val="000000" w:themeColor="text1"/>
          <w:sz w:val="32"/>
          <w:szCs w:val="32"/>
          <w:cs/>
        </w:rPr>
      </w:pPr>
      <w:r w:rsidRPr="00E33408">
        <w:rPr>
          <w:rFonts w:ascii="TH Sarabun New" w:hAnsi="TH Sarabun New" w:cs="TH Sarabun New"/>
          <w:b/>
          <w:bCs/>
          <w:color w:val="000000" w:themeColor="text1"/>
          <w:sz w:val="32"/>
          <w:szCs w:val="32"/>
        </w:rPr>
        <w:fldChar w:fldCharType="end"/>
      </w:r>
    </w:p>
    <w:sectPr w:rsidR="008E5FFC" w:rsidRPr="00E33408" w:rsidSect="00436556">
      <w:pgSz w:w="12240" w:h="15840"/>
      <w:pgMar w:top="1701" w:right="1183" w:bottom="1440" w:left="1985" w:header="0" w:footer="6" w:gutter="0"/>
      <w:cols w:space="720"/>
      <w:noEndnote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34F9971" w14:textId="77777777" w:rsidR="006D3318" w:rsidRDefault="006D3318" w:rsidP="009122A6">
      <w:pPr>
        <w:spacing w:after="0" w:line="240" w:lineRule="auto"/>
      </w:pPr>
      <w:r>
        <w:separator/>
      </w:r>
    </w:p>
  </w:endnote>
  <w:endnote w:type="continuationSeparator" w:id="0">
    <w:p w14:paraId="720B6931" w14:textId="77777777" w:rsidR="006D3318" w:rsidRDefault="006D3318" w:rsidP="009122A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H Sarabun New">
    <w:altName w:val="Browallia New"/>
    <w:panose1 w:val="020B0500040200020003"/>
    <w:charset w:val="00"/>
    <w:family w:val="swiss"/>
    <w:pitch w:val="variable"/>
    <w:sig w:usb0="A100006F" w:usb1="5000205A" w:usb2="00000000" w:usb3="00000000" w:csb0="00010183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  <w:font w:name="Leelawadee">
    <w:panose1 w:val="020B0502040204020203"/>
    <w:charset w:val="00"/>
    <w:family w:val="swiss"/>
    <w:pitch w:val="variable"/>
    <w:sig w:usb0="01000003" w:usb1="00000000" w:usb2="00000000" w:usb3="00000000" w:csb0="00010001" w:csb1="00000000"/>
  </w:font>
  <w:font w:name="Microsoft Sans Serif">
    <w:panose1 w:val="020B0604020202020204"/>
    <w:charset w:val="00"/>
    <w:family w:val="swiss"/>
    <w:pitch w:val="variable"/>
    <w:sig w:usb0="E1002AFF" w:usb1="C0000002" w:usb2="00000008" w:usb3="00000000" w:csb0="0001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1792C77" w14:textId="77777777" w:rsidR="006D3318" w:rsidRDefault="006D3318" w:rsidP="009122A6">
      <w:pPr>
        <w:spacing w:after="0" w:line="240" w:lineRule="auto"/>
      </w:pPr>
      <w:r>
        <w:separator/>
      </w:r>
    </w:p>
  </w:footnote>
  <w:footnote w:type="continuationSeparator" w:id="0">
    <w:p w14:paraId="58F6335C" w14:textId="77777777" w:rsidR="006D3318" w:rsidRDefault="006D3318" w:rsidP="009122A6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003368"/>
    <w:multiLevelType w:val="hybridMultilevel"/>
    <w:tmpl w:val="1FC2C9E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4890B8E"/>
    <w:multiLevelType w:val="hybridMultilevel"/>
    <w:tmpl w:val="1FC2C9E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A946716"/>
    <w:multiLevelType w:val="hybridMultilevel"/>
    <w:tmpl w:val="1FDCBDA0"/>
    <w:lvl w:ilvl="0" w:tplc="2EFCFF8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B0941EA"/>
    <w:multiLevelType w:val="hybridMultilevel"/>
    <w:tmpl w:val="1FC2C9E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3312683C"/>
    <w:multiLevelType w:val="hybridMultilevel"/>
    <w:tmpl w:val="1FC2C9E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363C6ACD"/>
    <w:multiLevelType w:val="hybridMultilevel"/>
    <w:tmpl w:val="35381FD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B474E7E"/>
    <w:multiLevelType w:val="hybridMultilevel"/>
    <w:tmpl w:val="FF96C50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534E2169"/>
    <w:multiLevelType w:val="hybridMultilevel"/>
    <w:tmpl w:val="CEBA6F8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580C18A0"/>
    <w:multiLevelType w:val="hybridMultilevel"/>
    <w:tmpl w:val="2000166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5C5F6080"/>
    <w:multiLevelType w:val="multilevel"/>
    <w:tmpl w:val="3F888DAA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2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9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432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5040" w:hanging="1800"/>
      </w:pPr>
      <w:rPr>
        <w:rFonts w:hint="default"/>
      </w:rPr>
    </w:lvl>
  </w:abstractNum>
  <w:abstractNum w:abstractNumId="10" w15:restartNumberingAfterBreak="0">
    <w:nsid w:val="6BA55BD1"/>
    <w:multiLevelType w:val="hybridMultilevel"/>
    <w:tmpl w:val="1FC2C9E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6D3D7DA3"/>
    <w:multiLevelType w:val="hybridMultilevel"/>
    <w:tmpl w:val="424CDC6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71AA55A8"/>
    <w:multiLevelType w:val="hybridMultilevel"/>
    <w:tmpl w:val="BB30AD2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76A44520"/>
    <w:multiLevelType w:val="hybridMultilevel"/>
    <w:tmpl w:val="36B8B10E"/>
    <w:lvl w:ilvl="0" w:tplc="45AA0E70">
      <w:start w:val="7"/>
      <w:numFmt w:val="bullet"/>
      <w:lvlText w:val="-"/>
      <w:lvlJc w:val="left"/>
      <w:pPr>
        <w:ind w:left="1080" w:hanging="360"/>
      </w:pPr>
      <w:rPr>
        <w:rFonts w:ascii="TH Sarabun New" w:eastAsiaTheme="minorHAnsi" w:hAnsi="TH Sarabun New" w:cs="TH Sarabun New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num w:numId="1">
    <w:abstractNumId w:val="9"/>
  </w:num>
  <w:num w:numId="2">
    <w:abstractNumId w:val="7"/>
  </w:num>
  <w:num w:numId="3">
    <w:abstractNumId w:val="12"/>
  </w:num>
  <w:num w:numId="4">
    <w:abstractNumId w:val="2"/>
  </w:num>
  <w:num w:numId="5">
    <w:abstractNumId w:val="11"/>
  </w:num>
  <w:num w:numId="6">
    <w:abstractNumId w:val="6"/>
  </w:num>
  <w:num w:numId="7">
    <w:abstractNumId w:val="8"/>
  </w:num>
  <w:num w:numId="8">
    <w:abstractNumId w:val="10"/>
  </w:num>
  <w:num w:numId="9">
    <w:abstractNumId w:val="13"/>
  </w:num>
  <w:num w:numId="10">
    <w:abstractNumId w:val="5"/>
  </w:num>
  <w:num w:numId="11">
    <w:abstractNumId w:val="4"/>
  </w:num>
  <w:num w:numId="12">
    <w:abstractNumId w:val="1"/>
  </w:num>
  <w:num w:numId="13">
    <w:abstractNumId w:val="3"/>
  </w:num>
  <w:num w:numId="14">
    <w:abstractNumId w:val="0"/>
  </w:num>
  <w:numIdMacAtCleanup w:val="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992zr5zp5vwafep5d0p9x28tettxvvzerd0&quot;&gt;My EndNote Library&lt;record-ids&gt;&lt;item&gt;1&lt;/item&gt;&lt;item&gt;2&lt;/item&gt;&lt;/record-ids&gt;&lt;/item&gt;&lt;/Libraries&gt;"/>
  </w:docVars>
  <w:rsids>
    <w:rsidRoot w:val="000D3D4B"/>
    <w:rsid w:val="00004460"/>
    <w:rsid w:val="000065F5"/>
    <w:rsid w:val="00012DD1"/>
    <w:rsid w:val="00025C96"/>
    <w:rsid w:val="00035542"/>
    <w:rsid w:val="00050CCB"/>
    <w:rsid w:val="00055B1B"/>
    <w:rsid w:val="00062984"/>
    <w:rsid w:val="00073FAA"/>
    <w:rsid w:val="000872B5"/>
    <w:rsid w:val="000C5F05"/>
    <w:rsid w:val="000D3B81"/>
    <w:rsid w:val="000D3D4B"/>
    <w:rsid w:val="000D4C56"/>
    <w:rsid w:val="00107D5D"/>
    <w:rsid w:val="00117F73"/>
    <w:rsid w:val="00120B3E"/>
    <w:rsid w:val="0012120C"/>
    <w:rsid w:val="00123C96"/>
    <w:rsid w:val="001268A5"/>
    <w:rsid w:val="00127094"/>
    <w:rsid w:val="00141FBB"/>
    <w:rsid w:val="001643A4"/>
    <w:rsid w:val="00173678"/>
    <w:rsid w:val="001B086F"/>
    <w:rsid w:val="001B0AA7"/>
    <w:rsid w:val="001E2EE9"/>
    <w:rsid w:val="001F3547"/>
    <w:rsid w:val="00246069"/>
    <w:rsid w:val="0025659A"/>
    <w:rsid w:val="00260E7D"/>
    <w:rsid w:val="002835E1"/>
    <w:rsid w:val="00293E6E"/>
    <w:rsid w:val="002A0378"/>
    <w:rsid w:val="002A1757"/>
    <w:rsid w:val="002A5AE1"/>
    <w:rsid w:val="002B380D"/>
    <w:rsid w:val="002C2D39"/>
    <w:rsid w:val="002C5F33"/>
    <w:rsid w:val="002D2F45"/>
    <w:rsid w:val="002F0B4B"/>
    <w:rsid w:val="002F1816"/>
    <w:rsid w:val="002F1DA4"/>
    <w:rsid w:val="003015AF"/>
    <w:rsid w:val="003163E6"/>
    <w:rsid w:val="003258CA"/>
    <w:rsid w:val="00331A42"/>
    <w:rsid w:val="00373B72"/>
    <w:rsid w:val="00374231"/>
    <w:rsid w:val="00387D49"/>
    <w:rsid w:val="003C6DF0"/>
    <w:rsid w:val="003D1B43"/>
    <w:rsid w:val="003E1B8F"/>
    <w:rsid w:val="00406F88"/>
    <w:rsid w:val="004128AF"/>
    <w:rsid w:val="004212E0"/>
    <w:rsid w:val="00436556"/>
    <w:rsid w:val="004532DA"/>
    <w:rsid w:val="00454210"/>
    <w:rsid w:val="00472201"/>
    <w:rsid w:val="004726A8"/>
    <w:rsid w:val="00482B77"/>
    <w:rsid w:val="0048638F"/>
    <w:rsid w:val="004909A8"/>
    <w:rsid w:val="004957D0"/>
    <w:rsid w:val="004A361D"/>
    <w:rsid w:val="004B16D2"/>
    <w:rsid w:val="004B301F"/>
    <w:rsid w:val="004E48C2"/>
    <w:rsid w:val="004E7D3C"/>
    <w:rsid w:val="004F39A1"/>
    <w:rsid w:val="0053208B"/>
    <w:rsid w:val="00551362"/>
    <w:rsid w:val="00552A0E"/>
    <w:rsid w:val="005A4291"/>
    <w:rsid w:val="005D1432"/>
    <w:rsid w:val="005D445E"/>
    <w:rsid w:val="005F3807"/>
    <w:rsid w:val="00602007"/>
    <w:rsid w:val="00602DB7"/>
    <w:rsid w:val="0061692A"/>
    <w:rsid w:val="00651CEA"/>
    <w:rsid w:val="006739A6"/>
    <w:rsid w:val="00680DB7"/>
    <w:rsid w:val="006856F6"/>
    <w:rsid w:val="00690BA2"/>
    <w:rsid w:val="006A03DE"/>
    <w:rsid w:val="006A3BD2"/>
    <w:rsid w:val="006D3318"/>
    <w:rsid w:val="006D3773"/>
    <w:rsid w:val="007073B5"/>
    <w:rsid w:val="0072284D"/>
    <w:rsid w:val="00736D06"/>
    <w:rsid w:val="0076768A"/>
    <w:rsid w:val="0077330B"/>
    <w:rsid w:val="00784B6C"/>
    <w:rsid w:val="00787CB6"/>
    <w:rsid w:val="007A193C"/>
    <w:rsid w:val="007A33FC"/>
    <w:rsid w:val="007C4296"/>
    <w:rsid w:val="007E5884"/>
    <w:rsid w:val="007E6C0B"/>
    <w:rsid w:val="007F2E7C"/>
    <w:rsid w:val="007F2FD0"/>
    <w:rsid w:val="00801195"/>
    <w:rsid w:val="00820D7D"/>
    <w:rsid w:val="00842293"/>
    <w:rsid w:val="00854FEC"/>
    <w:rsid w:val="008617BB"/>
    <w:rsid w:val="00862D53"/>
    <w:rsid w:val="0086535B"/>
    <w:rsid w:val="008700D7"/>
    <w:rsid w:val="008703CA"/>
    <w:rsid w:val="008750EE"/>
    <w:rsid w:val="0088301E"/>
    <w:rsid w:val="008A22EE"/>
    <w:rsid w:val="008A2F1B"/>
    <w:rsid w:val="008A3279"/>
    <w:rsid w:val="008C1502"/>
    <w:rsid w:val="008E3A34"/>
    <w:rsid w:val="008E5FFC"/>
    <w:rsid w:val="00900A83"/>
    <w:rsid w:val="00905143"/>
    <w:rsid w:val="009079E9"/>
    <w:rsid w:val="009122A6"/>
    <w:rsid w:val="00920116"/>
    <w:rsid w:val="00922FE4"/>
    <w:rsid w:val="0093220D"/>
    <w:rsid w:val="00932A0A"/>
    <w:rsid w:val="00940157"/>
    <w:rsid w:val="0094293F"/>
    <w:rsid w:val="00974C07"/>
    <w:rsid w:val="009A044F"/>
    <w:rsid w:val="009B0770"/>
    <w:rsid w:val="009C660B"/>
    <w:rsid w:val="009C6647"/>
    <w:rsid w:val="009E118E"/>
    <w:rsid w:val="009E471A"/>
    <w:rsid w:val="009E69C8"/>
    <w:rsid w:val="009F4A7B"/>
    <w:rsid w:val="00A05578"/>
    <w:rsid w:val="00A0736F"/>
    <w:rsid w:val="00A2776C"/>
    <w:rsid w:val="00A359A6"/>
    <w:rsid w:val="00A42968"/>
    <w:rsid w:val="00A42F6F"/>
    <w:rsid w:val="00A514FC"/>
    <w:rsid w:val="00A56D99"/>
    <w:rsid w:val="00A6153B"/>
    <w:rsid w:val="00A619CA"/>
    <w:rsid w:val="00A76D23"/>
    <w:rsid w:val="00AC5276"/>
    <w:rsid w:val="00AC5645"/>
    <w:rsid w:val="00AE24A8"/>
    <w:rsid w:val="00B004F4"/>
    <w:rsid w:val="00B1306E"/>
    <w:rsid w:val="00B16B01"/>
    <w:rsid w:val="00B34AD0"/>
    <w:rsid w:val="00B56F84"/>
    <w:rsid w:val="00B8377E"/>
    <w:rsid w:val="00BA084D"/>
    <w:rsid w:val="00BA1767"/>
    <w:rsid w:val="00BA6C64"/>
    <w:rsid w:val="00BB1BEF"/>
    <w:rsid w:val="00BB777E"/>
    <w:rsid w:val="00BC3C4B"/>
    <w:rsid w:val="00BD40C6"/>
    <w:rsid w:val="00BD6BBE"/>
    <w:rsid w:val="00BE0B12"/>
    <w:rsid w:val="00BE3705"/>
    <w:rsid w:val="00BF6508"/>
    <w:rsid w:val="00C23A5D"/>
    <w:rsid w:val="00C558F2"/>
    <w:rsid w:val="00C61A85"/>
    <w:rsid w:val="00C72E10"/>
    <w:rsid w:val="00C8069F"/>
    <w:rsid w:val="00CB1D11"/>
    <w:rsid w:val="00CC1F9C"/>
    <w:rsid w:val="00CC4CF8"/>
    <w:rsid w:val="00CD0420"/>
    <w:rsid w:val="00CD25E8"/>
    <w:rsid w:val="00CE6431"/>
    <w:rsid w:val="00D108D1"/>
    <w:rsid w:val="00D24BCD"/>
    <w:rsid w:val="00D46BE1"/>
    <w:rsid w:val="00D617EB"/>
    <w:rsid w:val="00D86B39"/>
    <w:rsid w:val="00D92EF6"/>
    <w:rsid w:val="00DA60DD"/>
    <w:rsid w:val="00DB1BAB"/>
    <w:rsid w:val="00DB7AB7"/>
    <w:rsid w:val="00DC5E4C"/>
    <w:rsid w:val="00DD20F3"/>
    <w:rsid w:val="00DD7F4F"/>
    <w:rsid w:val="00DE28D0"/>
    <w:rsid w:val="00DE664F"/>
    <w:rsid w:val="00DF35E9"/>
    <w:rsid w:val="00DF4AB1"/>
    <w:rsid w:val="00E12619"/>
    <w:rsid w:val="00E16293"/>
    <w:rsid w:val="00E2635A"/>
    <w:rsid w:val="00E33408"/>
    <w:rsid w:val="00E339DB"/>
    <w:rsid w:val="00E60F20"/>
    <w:rsid w:val="00E62999"/>
    <w:rsid w:val="00E81B54"/>
    <w:rsid w:val="00EB4827"/>
    <w:rsid w:val="00EC5B00"/>
    <w:rsid w:val="00EE3E57"/>
    <w:rsid w:val="00F03AA4"/>
    <w:rsid w:val="00F25E62"/>
    <w:rsid w:val="00F41A42"/>
    <w:rsid w:val="00F56C50"/>
    <w:rsid w:val="00F71A70"/>
    <w:rsid w:val="00F74FD5"/>
    <w:rsid w:val="00F866BC"/>
    <w:rsid w:val="00F94DE9"/>
    <w:rsid w:val="00F95DE9"/>
    <w:rsid w:val="00FB3099"/>
    <w:rsid w:val="00FE20BD"/>
    <w:rsid w:val="00FE2EE6"/>
    <w:rsid w:val="00FE3E3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55A5BDB"/>
  <w15:chartTrackingRefBased/>
  <w15:docId w15:val="{353C41D6-75F1-4466-9F8F-413AB13AB0E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8"/>
        <w:lang w:val="en-US" w:eastAsia="en-US" w:bidi="th-TH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DC5E4C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4F39A1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33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141FBB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7A33FC"/>
    <w:pPr>
      <w:spacing w:after="0" w:line="240" w:lineRule="auto"/>
    </w:pPr>
    <w:rPr>
      <w:rFonts w:ascii="Leelawadee" w:hAnsi="Leelawadee" w:cs="Angsana New"/>
      <w:sz w:val="18"/>
      <w:szCs w:val="22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A33FC"/>
    <w:rPr>
      <w:rFonts w:ascii="Leelawadee" w:hAnsi="Leelawadee" w:cs="Angsana New"/>
      <w:sz w:val="18"/>
      <w:szCs w:val="22"/>
    </w:rPr>
  </w:style>
  <w:style w:type="paragraph" w:styleId="Header">
    <w:name w:val="header"/>
    <w:basedOn w:val="Normal"/>
    <w:link w:val="HeaderChar"/>
    <w:uiPriority w:val="99"/>
    <w:unhideWhenUsed/>
    <w:rsid w:val="009122A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122A6"/>
  </w:style>
  <w:style w:type="paragraph" w:styleId="Footer">
    <w:name w:val="footer"/>
    <w:basedOn w:val="Normal"/>
    <w:link w:val="FooterChar"/>
    <w:uiPriority w:val="99"/>
    <w:unhideWhenUsed/>
    <w:rsid w:val="009122A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122A6"/>
  </w:style>
  <w:style w:type="character" w:customStyle="1" w:styleId="Heading2Char">
    <w:name w:val="Heading 2 Char"/>
    <w:basedOn w:val="DefaultParagraphFont"/>
    <w:link w:val="Heading2"/>
    <w:uiPriority w:val="9"/>
    <w:semiHidden/>
    <w:rsid w:val="004F39A1"/>
    <w:rPr>
      <w:rFonts w:asciiTheme="majorHAnsi" w:eastAsiaTheme="majorEastAsia" w:hAnsiTheme="majorHAnsi" w:cstheme="majorBidi"/>
      <w:color w:val="2F5496" w:themeColor="accent1" w:themeShade="BF"/>
      <w:sz w:val="26"/>
      <w:szCs w:val="33"/>
    </w:rPr>
  </w:style>
  <w:style w:type="character" w:styleId="Hyperlink">
    <w:name w:val="Hyperlink"/>
    <w:basedOn w:val="DefaultParagraphFont"/>
    <w:uiPriority w:val="99"/>
    <w:unhideWhenUsed/>
    <w:rsid w:val="006856F6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6856F6"/>
    <w:rPr>
      <w:color w:val="605E5C"/>
      <w:shd w:val="clear" w:color="auto" w:fill="E1DFDD"/>
    </w:rPr>
  </w:style>
  <w:style w:type="character" w:customStyle="1" w:styleId="Bodytext3">
    <w:name w:val="Body text (3)_"/>
    <w:basedOn w:val="DefaultParagraphFont"/>
    <w:rsid w:val="00331A42"/>
    <w:rPr>
      <w:rFonts w:ascii="Microsoft Sans Serif" w:eastAsia="Microsoft Sans Serif" w:hAnsi="Microsoft Sans Serif" w:cs="Microsoft Sans Serif"/>
      <w:b/>
      <w:bCs/>
      <w:i w:val="0"/>
      <w:iCs w:val="0"/>
      <w:smallCaps w:val="0"/>
      <w:strike w:val="0"/>
      <w:sz w:val="28"/>
      <w:szCs w:val="28"/>
      <w:u w:val="none"/>
    </w:rPr>
  </w:style>
  <w:style w:type="character" w:customStyle="1" w:styleId="Bodytext2">
    <w:name w:val="Body text (2)_"/>
    <w:basedOn w:val="DefaultParagraphFont"/>
    <w:rsid w:val="00331A42"/>
    <w:rPr>
      <w:rFonts w:ascii="Microsoft Sans Serif" w:eastAsia="Microsoft Sans Serif" w:hAnsi="Microsoft Sans Serif" w:cs="Microsoft Sans Serif"/>
      <w:b w:val="0"/>
      <w:bCs w:val="0"/>
      <w:i w:val="0"/>
      <w:iCs w:val="0"/>
      <w:smallCaps w:val="0"/>
      <w:strike w:val="0"/>
      <w:sz w:val="28"/>
      <w:szCs w:val="28"/>
      <w:u w:val="none"/>
    </w:rPr>
  </w:style>
  <w:style w:type="character" w:customStyle="1" w:styleId="Bodytext213pt">
    <w:name w:val="Body text (2) + 13 pt"/>
    <w:aliases w:val="Italic,Small Caps"/>
    <w:basedOn w:val="Bodytext2"/>
    <w:rsid w:val="00331A42"/>
    <w:rPr>
      <w:rFonts w:ascii="Microsoft Sans Serif" w:eastAsia="Microsoft Sans Serif" w:hAnsi="Microsoft Sans Serif" w:cs="Microsoft Sans Serif"/>
      <w:b w:val="0"/>
      <w:bCs w:val="0"/>
      <w:i w:val="0"/>
      <w:iCs w:val="0"/>
      <w:smallCaps w:val="0"/>
      <w:strike w:val="0"/>
      <w:color w:val="01205F"/>
      <w:spacing w:val="0"/>
      <w:w w:val="100"/>
      <w:position w:val="0"/>
      <w:sz w:val="26"/>
      <w:szCs w:val="26"/>
      <w:u w:val="none"/>
      <w:lang w:val="en-US" w:eastAsia="en-US" w:bidi="en-US"/>
    </w:rPr>
  </w:style>
  <w:style w:type="character" w:customStyle="1" w:styleId="Bodytext20">
    <w:name w:val="Body text (2)"/>
    <w:basedOn w:val="Bodytext2"/>
    <w:rsid w:val="00331A42"/>
    <w:rPr>
      <w:rFonts w:ascii="Microsoft Sans Serif" w:eastAsia="Microsoft Sans Serif" w:hAnsi="Microsoft Sans Serif" w:cs="Microsoft Sans Serif"/>
      <w:b w:val="0"/>
      <w:bCs w:val="0"/>
      <w:i w:val="0"/>
      <w:iCs w:val="0"/>
      <w:smallCaps w:val="0"/>
      <w:strike w:val="0"/>
      <w:color w:val="01205F"/>
      <w:spacing w:val="0"/>
      <w:w w:val="100"/>
      <w:position w:val="0"/>
      <w:sz w:val="28"/>
      <w:szCs w:val="28"/>
      <w:u w:val="none"/>
      <w:lang w:val="en-US" w:eastAsia="en-US" w:bidi="en-US"/>
    </w:rPr>
  </w:style>
  <w:style w:type="character" w:customStyle="1" w:styleId="Bodytext3NotBold">
    <w:name w:val="Body text (3) + Not Bold"/>
    <w:basedOn w:val="Bodytext3"/>
    <w:rsid w:val="00331A42"/>
    <w:rPr>
      <w:rFonts w:ascii="Microsoft Sans Serif" w:eastAsia="Microsoft Sans Serif" w:hAnsi="Microsoft Sans Serif" w:cs="Microsoft Sans Serif"/>
      <w:b/>
      <w:bCs/>
      <w:i w:val="0"/>
      <w:iCs w:val="0"/>
      <w:smallCaps w:val="0"/>
      <w:strike w:val="0"/>
      <w:color w:val="548CD3"/>
      <w:spacing w:val="0"/>
      <w:w w:val="100"/>
      <w:position w:val="0"/>
      <w:sz w:val="28"/>
      <w:szCs w:val="28"/>
      <w:u w:val="none"/>
      <w:lang w:val="th-TH" w:eastAsia="th-TH" w:bidi="th-TH"/>
    </w:rPr>
  </w:style>
  <w:style w:type="character" w:customStyle="1" w:styleId="Bodytext30">
    <w:name w:val="Body text (3)"/>
    <w:basedOn w:val="Bodytext3"/>
    <w:rsid w:val="00331A42"/>
    <w:rPr>
      <w:rFonts w:ascii="Microsoft Sans Serif" w:eastAsia="Microsoft Sans Serif" w:hAnsi="Microsoft Sans Serif" w:cs="Microsoft Sans Serif"/>
      <w:b/>
      <w:bCs/>
      <w:i w:val="0"/>
      <w:iCs w:val="0"/>
      <w:smallCaps w:val="0"/>
      <w:strike w:val="0"/>
      <w:color w:val="548CD3"/>
      <w:spacing w:val="0"/>
      <w:w w:val="100"/>
      <w:position w:val="0"/>
      <w:sz w:val="28"/>
      <w:szCs w:val="28"/>
      <w:u w:val="none"/>
      <w:lang w:val="th-TH" w:eastAsia="th-TH" w:bidi="th-TH"/>
    </w:rPr>
  </w:style>
  <w:style w:type="character" w:customStyle="1" w:styleId="Bodytext2Bold">
    <w:name w:val="Body text (2) + Bold"/>
    <w:basedOn w:val="Bodytext2"/>
    <w:rsid w:val="00331A42"/>
    <w:rPr>
      <w:rFonts w:ascii="Microsoft Sans Serif" w:eastAsia="Microsoft Sans Serif" w:hAnsi="Microsoft Sans Serif" w:cs="Microsoft Sans Serif"/>
      <w:b/>
      <w:bCs/>
      <w:i w:val="0"/>
      <w:iCs w:val="0"/>
      <w:smallCaps w:val="0"/>
      <w:strike w:val="0"/>
      <w:color w:val="548CD3"/>
      <w:spacing w:val="0"/>
      <w:w w:val="100"/>
      <w:position w:val="0"/>
      <w:sz w:val="28"/>
      <w:szCs w:val="28"/>
      <w:u w:val="none"/>
      <w:lang w:val="en-US" w:eastAsia="en-US" w:bidi="en-US"/>
    </w:rPr>
  </w:style>
  <w:style w:type="character" w:customStyle="1" w:styleId="Bodytext4">
    <w:name w:val="Body text (4)"/>
    <w:basedOn w:val="DefaultParagraphFont"/>
    <w:rsid w:val="00331A42"/>
    <w:rPr>
      <w:rFonts w:ascii="Microsoft Sans Serif" w:eastAsia="Microsoft Sans Serif" w:hAnsi="Microsoft Sans Serif" w:cs="Microsoft Sans Serif"/>
      <w:b w:val="0"/>
      <w:bCs w:val="0"/>
      <w:i w:val="0"/>
      <w:iCs w:val="0"/>
      <w:smallCaps w:val="0"/>
      <w:strike w:val="0"/>
      <w:color w:val="548CD3"/>
      <w:spacing w:val="0"/>
      <w:w w:val="100"/>
      <w:position w:val="0"/>
      <w:sz w:val="19"/>
      <w:szCs w:val="19"/>
      <w:u w:val="none"/>
      <w:lang w:val="th-TH" w:eastAsia="th-TH" w:bidi="th-TH"/>
    </w:rPr>
  </w:style>
  <w:style w:type="character" w:customStyle="1" w:styleId="Picturecaption">
    <w:name w:val="Picture caption_"/>
    <w:basedOn w:val="DefaultParagraphFont"/>
    <w:link w:val="Picturecaption0"/>
    <w:rsid w:val="00331A42"/>
    <w:rPr>
      <w:rFonts w:ascii="Microsoft Sans Serif" w:eastAsia="Microsoft Sans Serif" w:hAnsi="Microsoft Sans Serif" w:cs="Microsoft Sans Serif"/>
      <w:sz w:val="28"/>
      <w:shd w:val="clear" w:color="auto" w:fill="FFFFFF"/>
    </w:rPr>
  </w:style>
  <w:style w:type="character" w:customStyle="1" w:styleId="PicturecaptionBold">
    <w:name w:val="Picture caption + Bold"/>
    <w:basedOn w:val="Picturecaption"/>
    <w:rsid w:val="00331A42"/>
    <w:rPr>
      <w:rFonts w:ascii="Microsoft Sans Serif" w:eastAsia="Microsoft Sans Serif" w:hAnsi="Microsoft Sans Serif" w:cs="Microsoft Sans Serif"/>
      <w:b/>
      <w:bCs/>
      <w:color w:val="00AE50"/>
      <w:spacing w:val="0"/>
      <w:w w:val="100"/>
      <w:position w:val="0"/>
      <w:sz w:val="28"/>
      <w:shd w:val="clear" w:color="auto" w:fill="FFFFFF"/>
      <w:lang w:val="th-TH" w:eastAsia="th-TH" w:bidi="th-TH"/>
    </w:rPr>
  </w:style>
  <w:style w:type="character" w:customStyle="1" w:styleId="Tablecaption3">
    <w:name w:val="Table caption (3)_"/>
    <w:basedOn w:val="DefaultParagraphFont"/>
    <w:rsid w:val="00331A42"/>
    <w:rPr>
      <w:rFonts w:ascii="Microsoft Sans Serif" w:eastAsia="Microsoft Sans Serif" w:hAnsi="Microsoft Sans Serif" w:cs="Microsoft Sans Serif"/>
      <w:b w:val="0"/>
      <w:bCs w:val="0"/>
      <w:i w:val="0"/>
      <w:iCs w:val="0"/>
      <w:smallCaps w:val="0"/>
      <w:strike w:val="0"/>
      <w:u w:val="none"/>
    </w:rPr>
  </w:style>
  <w:style w:type="character" w:customStyle="1" w:styleId="Tablecaption30">
    <w:name w:val="Table caption (3)"/>
    <w:basedOn w:val="Tablecaption3"/>
    <w:rsid w:val="00331A42"/>
    <w:rPr>
      <w:rFonts w:ascii="Microsoft Sans Serif" w:eastAsia="Microsoft Sans Serif" w:hAnsi="Microsoft Sans Serif" w:cs="Microsoft Sans Serif"/>
      <w:b w:val="0"/>
      <w:bCs w:val="0"/>
      <w:i w:val="0"/>
      <w:iCs w:val="0"/>
      <w:smallCaps w:val="0"/>
      <w:strike w:val="0"/>
      <w:color w:val="F69647"/>
      <w:spacing w:val="0"/>
      <w:w w:val="100"/>
      <w:position w:val="0"/>
      <w:sz w:val="24"/>
      <w:szCs w:val="24"/>
      <w:u w:val="none"/>
      <w:lang w:val="th-TH" w:eastAsia="th-TH" w:bidi="th-TH"/>
    </w:rPr>
  </w:style>
  <w:style w:type="paragraph" w:customStyle="1" w:styleId="Picturecaption0">
    <w:name w:val="Picture caption"/>
    <w:basedOn w:val="Normal"/>
    <w:link w:val="Picturecaption"/>
    <w:rsid w:val="00331A42"/>
    <w:pPr>
      <w:widowControl w:val="0"/>
      <w:shd w:val="clear" w:color="auto" w:fill="FFFFFF"/>
      <w:spacing w:after="0" w:line="451" w:lineRule="exact"/>
      <w:jc w:val="thaiDistribute"/>
    </w:pPr>
    <w:rPr>
      <w:rFonts w:ascii="Microsoft Sans Serif" w:eastAsia="Microsoft Sans Serif" w:hAnsi="Microsoft Sans Serif" w:cs="Microsoft Sans Serif"/>
      <w:sz w:val="28"/>
    </w:rPr>
  </w:style>
  <w:style w:type="paragraph" w:customStyle="1" w:styleId="EndNoteBibliography">
    <w:name w:val="EndNote Bibliography"/>
    <w:basedOn w:val="Normal"/>
    <w:link w:val="EndNoteBibliographyChar"/>
    <w:rsid w:val="003015AF"/>
    <w:pPr>
      <w:spacing w:line="240" w:lineRule="auto"/>
      <w:jc w:val="center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3015AF"/>
    <w:rPr>
      <w:rFonts w:ascii="Calibri" w:hAnsi="Calibri" w:cs="Calibri"/>
      <w:noProof/>
    </w:rPr>
  </w:style>
  <w:style w:type="table" w:styleId="TableGrid">
    <w:name w:val="Table Grid"/>
    <w:basedOn w:val="TableNormal"/>
    <w:uiPriority w:val="39"/>
    <w:rsid w:val="003015A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TMLPreformatted">
    <w:name w:val="HTML Preformatted"/>
    <w:basedOn w:val="Normal"/>
    <w:link w:val="HTMLPreformattedChar"/>
    <w:uiPriority w:val="99"/>
    <w:unhideWhenUsed/>
    <w:rsid w:val="003015AF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Tahoma" w:eastAsia="Times New Roman" w:hAnsi="Tahoma" w:cs="Tahoma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3015AF"/>
    <w:rPr>
      <w:rFonts w:ascii="Tahoma" w:eastAsia="Times New Roman" w:hAnsi="Tahoma" w:cs="Tahoma"/>
      <w:sz w:val="20"/>
      <w:szCs w:val="20"/>
    </w:rPr>
  </w:style>
  <w:style w:type="paragraph" w:styleId="NormalWeb">
    <w:name w:val="Normal (Web)"/>
    <w:basedOn w:val="Normal"/>
    <w:uiPriority w:val="99"/>
    <w:unhideWhenUsed/>
    <w:rsid w:val="00E2635A"/>
    <w:pPr>
      <w:spacing w:before="100" w:beforeAutospacing="1" w:after="100" w:afterAutospacing="1" w:line="240" w:lineRule="auto"/>
    </w:pPr>
    <w:rPr>
      <w:rFonts w:ascii="Tahoma" w:eastAsia="Times New Roman" w:hAnsi="Tahoma" w:cs="Tahoma"/>
      <w:sz w:val="24"/>
      <w:szCs w:val="24"/>
    </w:rPr>
  </w:style>
  <w:style w:type="character" w:styleId="Strong">
    <w:name w:val="Strong"/>
    <w:basedOn w:val="DefaultParagraphFont"/>
    <w:uiPriority w:val="22"/>
    <w:qFormat/>
    <w:rsid w:val="00E2635A"/>
    <w:rPr>
      <w:b/>
      <w:bCs/>
    </w:rPr>
  </w:style>
  <w:style w:type="character" w:customStyle="1" w:styleId="Heading1Char">
    <w:name w:val="Heading 1 Char"/>
    <w:basedOn w:val="DefaultParagraphFont"/>
    <w:link w:val="Heading1"/>
    <w:uiPriority w:val="9"/>
    <w:rsid w:val="00DC5E4C"/>
    <w:rPr>
      <w:rFonts w:asciiTheme="majorHAnsi" w:eastAsiaTheme="majorEastAsia" w:hAnsiTheme="majorHAnsi" w:cstheme="majorBidi"/>
      <w:color w:val="2F5496" w:themeColor="accent1" w:themeShade="BF"/>
      <w:sz w:val="32"/>
      <w:szCs w:val="40"/>
    </w:rPr>
  </w:style>
  <w:style w:type="paragraph" w:customStyle="1" w:styleId="EndNoteBibliographyTitle">
    <w:name w:val="EndNote Bibliography Title"/>
    <w:basedOn w:val="Normal"/>
    <w:link w:val="EndNoteBibliographyTitleChar"/>
    <w:rsid w:val="002F1DA4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F1DA4"/>
    <w:rPr>
      <w:rFonts w:ascii="Calibri" w:hAnsi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2294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448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09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826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41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0229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0443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0759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932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1116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455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6784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3427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209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6630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5905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6813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795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9066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5346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6273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058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2695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7549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7183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9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1876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204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8511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3661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726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998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8609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415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231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image" Target="media/image7.png"/><Relationship Id="rId18" Type="http://schemas.openxmlformats.org/officeDocument/2006/relationships/image" Target="media/image12.png"/><Relationship Id="rId26" Type="http://schemas.openxmlformats.org/officeDocument/2006/relationships/fontTable" Target="fontTable.xml"/><Relationship Id="rId3" Type="http://schemas.openxmlformats.org/officeDocument/2006/relationships/settings" Target="settings.xml"/><Relationship Id="rId21" Type="http://schemas.openxmlformats.org/officeDocument/2006/relationships/image" Target="media/image15.jpg"/><Relationship Id="rId7" Type="http://schemas.openxmlformats.org/officeDocument/2006/relationships/image" Target="media/image1.png"/><Relationship Id="rId12" Type="http://schemas.openxmlformats.org/officeDocument/2006/relationships/image" Target="media/image6.jpg"/><Relationship Id="rId17" Type="http://schemas.openxmlformats.org/officeDocument/2006/relationships/image" Target="media/image11.jpeg"/><Relationship Id="rId25" Type="http://schemas.openxmlformats.org/officeDocument/2006/relationships/image" Target="media/image19.png"/><Relationship Id="rId2" Type="http://schemas.openxmlformats.org/officeDocument/2006/relationships/styles" Target="styles.xml"/><Relationship Id="rId16" Type="http://schemas.openxmlformats.org/officeDocument/2006/relationships/image" Target="media/image10.jpeg"/><Relationship Id="rId20" Type="http://schemas.openxmlformats.org/officeDocument/2006/relationships/image" Target="media/image14.jpeg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5.jpg"/><Relationship Id="rId24" Type="http://schemas.openxmlformats.org/officeDocument/2006/relationships/image" Target="media/image18.jpg"/><Relationship Id="rId5" Type="http://schemas.openxmlformats.org/officeDocument/2006/relationships/footnotes" Target="footnotes.xml"/><Relationship Id="rId15" Type="http://schemas.openxmlformats.org/officeDocument/2006/relationships/image" Target="media/image9.png"/><Relationship Id="rId23" Type="http://schemas.openxmlformats.org/officeDocument/2006/relationships/image" Target="media/image17.jpg"/><Relationship Id="rId10" Type="http://schemas.openxmlformats.org/officeDocument/2006/relationships/image" Target="media/image4.jpg"/><Relationship Id="rId19" Type="http://schemas.openxmlformats.org/officeDocument/2006/relationships/image" Target="media/image13.jpeg"/><Relationship Id="rId4" Type="http://schemas.openxmlformats.org/officeDocument/2006/relationships/webSettings" Target="webSettings.xml"/><Relationship Id="rId9" Type="http://schemas.openxmlformats.org/officeDocument/2006/relationships/image" Target="media/image3.jpg"/><Relationship Id="rId14" Type="http://schemas.openxmlformats.org/officeDocument/2006/relationships/image" Target="media/image8.jpeg"/><Relationship Id="rId22" Type="http://schemas.openxmlformats.org/officeDocument/2006/relationships/image" Target="media/image16.jpeg"/><Relationship Id="rId27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ธีมของ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279</TotalTime>
  <Pages>29</Pages>
  <Words>2811</Words>
  <Characters>16024</Characters>
  <Application>Microsoft Office Word</Application>
  <DocSecurity>0</DocSecurity>
  <Lines>133</Lines>
  <Paragraphs>37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ชื่อเรื่อง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87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ministrator</dc:creator>
  <cp:keywords/>
  <dc:description/>
  <cp:lastModifiedBy>listBot</cp:lastModifiedBy>
  <cp:revision>46</cp:revision>
  <dcterms:created xsi:type="dcterms:W3CDTF">2019-04-09T15:20:00Z</dcterms:created>
  <dcterms:modified xsi:type="dcterms:W3CDTF">2019-05-04T13:55:00Z</dcterms:modified>
</cp:coreProperties>
</file>